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Default="00A6710F" w:rsidP="00E046CC">
      <w:pPr>
        <w:jc w:val="center"/>
        <w:rPr>
          <w:b/>
          <w:color w:val="000000" w:themeColor="text1"/>
          <w:sz w:val="44"/>
        </w:rPr>
      </w:pPr>
      <w:r w:rsidRPr="006902F6">
        <w:rPr>
          <w:b/>
          <w:color w:val="000000" w:themeColor="text1"/>
          <w:sz w:val="44"/>
        </w:rPr>
        <w:t xml:space="preserve">Glucocorticoid-Induced </w:t>
      </w:r>
      <w:r w:rsidR="00E046CC" w:rsidRPr="006902F6">
        <w:rPr>
          <w:b/>
          <w:color w:val="000000" w:themeColor="text1"/>
          <w:sz w:val="44"/>
        </w:rPr>
        <w:t xml:space="preserve">Metabolic </w:t>
      </w:r>
      <w:r w:rsidRPr="006902F6">
        <w:rPr>
          <w:b/>
          <w:color w:val="000000" w:themeColor="text1"/>
          <w:sz w:val="44"/>
        </w:rPr>
        <w:t>Disturbances are Exacerbated</w:t>
      </w:r>
      <w:r w:rsidR="00E046CC" w:rsidRPr="006902F6">
        <w:rPr>
          <w:b/>
          <w:color w:val="000000" w:themeColor="text1"/>
          <w:sz w:val="44"/>
        </w:rPr>
        <w:t xml:space="preserve"> in Obesity</w:t>
      </w:r>
    </w:p>
    <w:p w14:paraId="3F9816A5" w14:textId="77777777" w:rsidR="004C1D0E" w:rsidRDefault="004C1D0E" w:rsidP="00E046CC">
      <w:pPr>
        <w:jc w:val="center"/>
        <w:rPr>
          <w:b/>
          <w:color w:val="000000" w:themeColor="text1"/>
          <w:sz w:val="44"/>
        </w:rPr>
      </w:pPr>
    </w:p>
    <w:p w14:paraId="48A99AFF" w14:textId="3BA58B75" w:rsidR="004C1D0E" w:rsidRDefault="004C1D0E" w:rsidP="00CC12EF">
      <w:r>
        <w:t xml:space="preserve">Innocence Harvey, Erin J. Stephenson, </w:t>
      </w:r>
      <w:proofErr w:type="spellStart"/>
      <w:r>
        <w:t>JeAnna</w:t>
      </w:r>
      <w:proofErr w:type="spellEnd"/>
      <w:r>
        <w:t xml:space="preserve"> R. Redd, </w:t>
      </w:r>
      <w:proofErr w:type="spellStart"/>
      <w:r>
        <w:t>Quynh</w:t>
      </w:r>
      <w:proofErr w:type="spellEnd"/>
      <w:r>
        <w:t xml:space="preserve"> T. Tran, </w:t>
      </w:r>
      <w:proofErr w:type="spellStart"/>
      <w:r>
        <w:t>Irit</w:t>
      </w:r>
      <w:proofErr w:type="spellEnd"/>
      <w:r>
        <w:t xml:space="preserve"> Hochberg, Nathan Qi and Dave Bridges</w:t>
      </w:r>
    </w:p>
    <w:p w14:paraId="2DAC076C" w14:textId="77777777" w:rsidR="004C1D0E" w:rsidRPr="006902F6" w:rsidRDefault="004C1D0E" w:rsidP="00CC12EF"/>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5799BD45" w14:textId="10E8C1FB" w:rsidR="0003155D" w:rsidRPr="006902F6" w:rsidRDefault="0017598A" w:rsidP="00AB0CC0">
      <w:pPr>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w:t>
      </w:r>
      <w:r w:rsidR="00F01E9C">
        <w:rPr>
          <w:color w:val="000000" w:themeColor="text1"/>
        </w:rPr>
        <w:t xml:space="preserve">effect of a </w:t>
      </w:r>
      <w:r w:rsidRPr="006902F6">
        <w:rPr>
          <w:color w:val="000000" w:themeColor="text1"/>
        </w:rPr>
        <w:t xml:space="preserve">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s of hepatic lipid accumulations</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 xml:space="preserve">The combination of obesity and glucocorticoids resulted </w:t>
      </w:r>
      <w:r w:rsidR="00F01E9C">
        <w:rPr>
          <w:color w:val="000000" w:themeColor="text1"/>
        </w:rPr>
        <w:t xml:space="preserve">in </w:t>
      </w:r>
      <w:r w:rsidR="00383057" w:rsidRPr="006902F6">
        <w:rPr>
          <w:color w:val="000000" w:themeColor="text1"/>
        </w:rPr>
        <w:t>synergistic elevations in hepatic steatosis and insulin resistance 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w:t>
      </w:r>
      <w:r w:rsidR="004C1D0E">
        <w:rPr>
          <w:color w:val="000000" w:themeColor="text1"/>
        </w:rPr>
        <w:t xml:space="preserve"> in people with obesity</w:t>
      </w:r>
      <w:r w:rsidR="007838C8" w:rsidRPr="006902F6">
        <w:rPr>
          <w:color w:val="000000" w:themeColor="text1"/>
        </w:rPr>
        <w:t xml:space="preserve">.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5BF60BA4" w:rsidR="002B0844" w:rsidRDefault="00A3343F" w:rsidP="00F01E9C">
      <w:pPr>
        <w:rPr>
          <w:color w:val="000000" w:themeColor="text1"/>
        </w:rPr>
      </w:pPr>
      <w:r>
        <w:t>Cushing’s syndrome is an endocrine disorder that manifests in response to chronically elevated levels of glucocorticoids and is often associated with changes in adipose mass and distribution</w:t>
      </w:r>
      <w:r w:rsidR="00831691">
        <w:t xml:space="preserve"> </w:t>
      </w:r>
      <w:r w:rsidR="00831691">
        <w:fldChar w:fldCharType="begin" w:fldLock="1"/>
      </w:r>
      <w:r w:rsidR="00980A1E">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 "plainTextFormattedCitation" : "(1)", "previouslyFormattedCitation" : "(1)" }, "properties" : { "noteIndex" : 0 }, "schema" : "https://github.com/citation-style-language/schema/raw/master/csl-citation.json" }</w:instrText>
      </w:r>
      <w:r w:rsidR="00831691">
        <w:fldChar w:fldCharType="separate"/>
      </w:r>
      <w:r w:rsidR="00831691" w:rsidRPr="00831691">
        <w:rPr>
          <w:noProof/>
        </w:rPr>
        <w:t>(1)</w:t>
      </w:r>
      <w:r w:rsidR="00831691">
        <w:fldChar w:fldCharType="end"/>
      </w:r>
      <w:r>
        <w:t>, fatty liver</w:t>
      </w:r>
      <w:r w:rsidR="00831691">
        <w:t xml:space="preserve"> </w:t>
      </w:r>
      <w:r w:rsidR="00831691">
        <w:fldChar w:fldCharType="begin" w:fldLock="1"/>
      </w:r>
      <w:r w:rsidR="00980A1E">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831691">
        <w:fldChar w:fldCharType="separate"/>
      </w:r>
      <w:r w:rsidR="00831691" w:rsidRPr="00831691">
        <w:rPr>
          <w:noProof/>
        </w:rPr>
        <w:t>(2,3)</w:t>
      </w:r>
      <w:r w:rsidR="00831691">
        <w:fldChar w:fldCharType="end"/>
      </w:r>
      <w:r>
        <w:t>, impaired glucose tolerance and type 2 diabetes</w:t>
      </w:r>
      <w:r w:rsidR="00831691">
        <w:t xml:space="preserve"> </w:t>
      </w:r>
      <w:r w:rsidR="00831691">
        <w:fldChar w:fldCharType="begin" w:fldLock="1"/>
      </w:r>
      <w:r w:rsidR="00980A1E">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831691">
        <w:fldChar w:fldCharType="separate"/>
      </w:r>
      <w:r w:rsidR="00831691" w:rsidRPr="00831691">
        <w:rPr>
          <w:noProof/>
        </w:rPr>
        <w:t>(4,5)</w:t>
      </w:r>
      <w:r w:rsidR="00831691">
        <w:fldChar w:fldCharType="end"/>
      </w:r>
      <w:r>
        <w:t>. Although prevalence of Cushing’s syndrome is rare, it is estimated that at any given time 1-3% of the US, UK and Danish populations are prescribed exogenous corticosteroids, which may increase their risk for developing some of the same metabolic complications</w:t>
      </w:r>
      <w:r w:rsidR="00EE73D6">
        <w:t xml:space="preserve"> observed in Cushing’s syndrome </w:t>
      </w:r>
      <w:r w:rsidR="00A621EB" w:rsidRPr="006902F6">
        <w:rPr>
          <w:color w:val="000000" w:themeColor="text1"/>
        </w:rPr>
        <w:fldChar w:fldCharType="begin" w:fldLock="1"/>
      </w:r>
      <w:r w:rsidR="00980A1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6\u20139)", "plainTextFormattedCitation" : "(6\u20139)", "previouslyFormattedCitation" : "(6\u20139)" }, "properties" : { "noteIndex" : 0 }, "schema" : "https://github.com/citation-style-language/schema/raw/master/csl-citation.json" }</w:instrText>
      </w:r>
      <w:r w:rsidR="00A621EB" w:rsidRPr="006902F6">
        <w:rPr>
          <w:color w:val="000000" w:themeColor="text1"/>
        </w:rPr>
        <w:fldChar w:fldCharType="separate"/>
      </w:r>
      <w:r w:rsidR="00831691" w:rsidRPr="00831691">
        <w:rPr>
          <w:noProof/>
          <w:color w:val="000000" w:themeColor="text1"/>
        </w:rPr>
        <w:t>(6–9)</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01E9C">
      <w:pPr>
        <w:rPr>
          <w:color w:val="000000" w:themeColor="text1"/>
        </w:rPr>
      </w:pPr>
    </w:p>
    <w:p w14:paraId="2DD1CB88" w14:textId="082CFED8" w:rsidR="006A1504" w:rsidRDefault="00EF0E90" w:rsidP="00F01E9C">
      <w:pPr>
        <w:rPr>
          <w:color w:val="000000" w:themeColor="text1"/>
        </w:rPr>
      </w:pPr>
      <w:r>
        <w:rPr>
          <w:color w:val="000000" w:themeColor="text1"/>
        </w:rPr>
        <w:t xml:space="preserve">Similarly to Cushing’s syndrome, </w:t>
      </w:r>
      <w:r w:rsidRPr="006902F6">
        <w:rPr>
          <w:color w:val="000000" w:themeColor="text1"/>
        </w:rPr>
        <w:t xml:space="preserve">Obesity is often accompanied by a multitude of metabolic complications, such as insulin resistance </w:t>
      </w:r>
      <w:r w:rsidRPr="006902F6">
        <w:rPr>
          <w:color w:val="000000" w:themeColor="text1"/>
        </w:rPr>
        <w:fldChar w:fldCharType="begin" w:fldLock="1"/>
      </w:r>
      <w:r w:rsidR="00980A1E">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0\u201312)", "plainTextFormattedCitation" : "(10\u201312)", "previouslyFormattedCitation" : "(12\u201314)"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0–12)</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980A1E">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5,16)"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3,14)</w:t>
      </w:r>
      <w:r w:rsidRPr="006902F6">
        <w:rPr>
          <w:color w:val="000000" w:themeColor="text1"/>
        </w:rPr>
        <w:fldChar w:fldCharType="end"/>
      </w:r>
      <w:r w:rsidR="006A1504">
        <w:rPr>
          <w:color w:val="000000" w:themeColor="text1"/>
        </w:rPr>
        <w:t xml:space="preserve"> and is becoming a worldwide epidemic</w:t>
      </w:r>
      <w:r>
        <w:rPr>
          <w:color w:val="000000" w:themeColor="text1"/>
        </w:rPr>
        <w:t xml:space="preserve">. </w:t>
      </w:r>
      <w:r w:rsidR="001A055D">
        <w:rPr>
          <w:color w:val="000000" w:themeColor="text1"/>
        </w:rPr>
        <w:t xml:space="preserve">Comparing </w:t>
      </w:r>
      <w:r w:rsidR="00DA3E40">
        <w:rPr>
          <w:color w:val="000000" w:themeColor="text1"/>
        </w:rPr>
        <w:t>the increased level</w:t>
      </w:r>
      <w:r w:rsidR="001A055D">
        <w:rPr>
          <w:color w:val="000000" w:themeColor="text1"/>
        </w:rPr>
        <w:t>s/amounts</w:t>
      </w:r>
      <w:r w:rsidR="00DA3E40">
        <w:rPr>
          <w:color w:val="000000" w:themeColor="text1"/>
        </w:rPr>
        <w:t xml:space="preserve"> of corticosteroid prescription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A82500" w:rsidRPr="006902F6">
        <w:rPr>
          <w:color w:val="000000" w:themeColor="text1"/>
        </w:rPr>
        <w:t xml:space="preserve">it is likely that </w:t>
      </w:r>
      <w:r w:rsidR="00F01E9C">
        <w:rPr>
          <w:color w:val="000000" w:themeColor="text1"/>
        </w:rPr>
        <w:t xml:space="preserve">the combination of </w:t>
      </w:r>
      <w:r w:rsidR="00C7563E" w:rsidRPr="006902F6">
        <w:rPr>
          <w:color w:val="000000" w:themeColor="text1"/>
        </w:rPr>
        <w:t xml:space="preserve">obesity and glucocorticoid excess </w:t>
      </w:r>
      <w:r w:rsidR="00F01E9C">
        <w:rPr>
          <w:color w:val="000000" w:themeColor="text1"/>
        </w:rPr>
        <w:t>is</w:t>
      </w:r>
      <w:r w:rsidR="00A82500"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1157A4">
        <w:rPr>
          <w:color w:val="000000" w:themeColor="text1"/>
        </w:rPr>
        <w:t>; though, to our knowledge, this has not been studied</w:t>
      </w:r>
      <w:r w:rsidR="00805A59" w:rsidRPr="006902F6">
        <w:rPr>
          <w:color w:val="000000" w:themeColor="text1"/>
        </w:rPr>
        <w:t xml:space="preserve">. </w:t>
      </w:r>
    </w:p>
    <w:p w14:paraId="3682148F" w14:textId="77777777" w:rsidR="006A1504" w:rsidRDefault="006A1504" w:rsidP="00F01E9C">
      <w:pPr>
        <w:rPr>
          <w:color w:val="000000" w:themeColor="text1"/>
        </w:rPr>
      </w:pPr>
    </w:p>
    <w:p w14:paraId="3FD39526" w14:textId="6AA8EE4E" w:rsidR="005E120F" w:rsidRPr="006902F6" w:rsidRDefault="00C35ED8" w:rsidP="00F01E9C">
      <w:pPr>
        <w:rPr>
          <w:color w:val="000000" w:themeColor="text1"/>
        </w:rPr>
      </w:pPr>
      <w:r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980A1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15,16)", "plainTextFormattedCitation" : "(15,16)", "previouslyFormattedCitation" : "(10,11)" }, "properties" : { "noteIndex" : 0 }, "schema" : "https://github.com/citation-style-language/schema/raw/master/csl-citation.json" }</w:instrText>
      </w:r>
      <w:r w:rsidR="00BF554F" w:rsidRPr="006902F6">
        <w:rPr>
          <w:color w:val="000000" w:themeColor="text1"/>
        </w:rPr>
        <w:fldChar w:fldCharType="separate"/>
      </w:r>
      <w:r w:rsidR="00980A1E" w:rsidRPr="00980A1E">
        <w:rPr>
          <w:noProof/>
          <w:color w:val="000000" w:themeColor="text1"/>
        </w:rPr>
        <w:t>(15,16)</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remain unclear.</w:t>
      </w:r>
    </w:p>
    <w:p w14:paraId="20D3C5BE" w14:textId="448F331F" w:rsidR="00A82500" w:rsidRPr="006902F6" w:rsidRDefault="00A82500" w:rsidP="0048623D">
      <w:pPr>
        <w:rPr>
          <w:color w:val="000000" w:themeColor="text1"/>
        </w:rPr>
      </w:pPr>
    </w:p>
    <w:p w14:paraId="170DB107" w14:textId="77777777" w:rsidR="005E120F" w:rsidRPr="006902F6" w:rsidRDefault="005E120F" w:rsidP="005E120F">
      <w:pPr>
        <w:rPr>
          <w:color w:val="000000" w:themeColor="text1"/>
        </w:rPr>
      </w:pPr>
    </w:p>
    <w:p w14:paraId="449F1257" w14:textId="77777777" w:rsidR="00A82500" w:rsidRPr="006902F6" w:rsidRDefault="00A82500" w:rsidP="0048623D">
      <w:pPr>
        <w:rPr>
          <w:color w:val="000000" w:themeColor="text1"/>
        </w:rPr>
      </w:pPr>
    </w:p>
    <w:p w14:paraId="3DBAAC4B" w14:textId="0C4CF929" w:rsidR="00C30018" w:rsidRPr="006902F6" w:rsidRDefault="00026A0B" w:rsidP="0048623D">
      <w:pPr>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980A1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3,28\u201330)", "plainTextFormattedCitation" : "(13,28\u201330)", "previouslyFormattedCitation" : "(15,28\u201330)" }, "properties" : { "noteIndex" : 0 }, "schema" : "https://github.com/citation-style-language/schema/raw/master/csl-citation.json" }</w:instrText>
      </w:r>
      <w:r w:rsidR="000128D5" w:rsidRPr="006902F6">
        <w:rPr>
          <w:color w:val="000000" w:themeColor="text1"/>
        </w:rPr>
        <w:fldChar w:fldCharType="separate"/>
      </w:r>
      <w:r w:rsidR="00980A1E" w:rsidRPr="00980A1E">
        <w:rPr>
          <w:noProof/>
          <w:color w:val="000000" w:themeColor="text1"/>
        </w:rPr>
        <w:t>(13,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831691">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1\u201333)", "plainTextFormattedCitation" : "(25,31\u201333)", "previouslyFormattedCitation" : "(25,31\u201333)" }, "properties" : { "noteIndex" : 0 }, "schema" : "https://github.com/citation-style-language/schema/raw/master/csl-citation.json" }</w:instrText>
      </w:r>
      <w:r w:rsidR="00A7248A" w:rsidRPr="006902F6">
        <w:rPr>
          <w:color w:val="000000" w:themeColor="text1"/>
        </w:rPr>
        <w:fldChar w:fldCharType="separate"/>
      </w:r>
      <w:r w:rsidR="00671F00" w:rsidRPr="00671F00">
        <w:rPr>
          <w:noProof/>
          <w:color w:val="000000" w:themeColor="text1"/>
        </w:rPr>
        <w:t>(25,31–33)</w:t>
      </w:r>
      <w:r w:rsidR="00A7248A" w:rsidRPr="006902F6">
        <w:rPr>
          <w:color w:val="000000" w:themeColor="text1"/>
        </w:rPr>
        <w:fldChar w:fldCharType="end"/>
      </w:r>
      <w:r w:rsidR="00AC19E1" w:rsidRPr="006902F6">
        <w:rPr>
          <w:color w:val="000000" w:themeColor="text1"/>
        </w:rPr>
        <w:t>.</w:t>
      </w:r>
      <w:r w:rsidR="001C4F7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831691">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4\u201337)"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48623D">
      <w:pPr>
        <w:rPr>
          <w:color w:val="000000" w:themeColor="text1"/>
        </w:rPr>
      </w:pPr>
    </w:p>
    <w:p w14:paraId="3D923644" w14:textId="1344A8C8" w:rsidR="00AE79F4" w:rsidRPr="006902F6" w:rsidRDefault="003E5E79" w:rsidP="006902F6">
      <w:pPr>
        <w:rPr>
          <w:color w:val="000000" w:themeColor="text1"/>
        </w:rPr>
      </w:pPr>
      <w:r w:rsidRPr="006902F6">
        <w:rPr>
          <w:color w:val="000000" w:themeColor="text1"/>
        </w:rPr>
        <w:t>Here</w:t>
      </w:r>
      <w:r w:rsidR="00A810A9">
        <w:rPr>
          <w:color w:val="000000" w:themeColor="text1"/>
        </w:rPr>
        <w:t>,</w:t>
      </w:r>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94BD653" w:rsidR="002E3AD9" w:rsidRPr="006902F6" w:rsidRDefault="000D47AD" w:rsidP="009C4CFA">
      <w:pPr>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w:t>
      </w:r>
      <w:proofErr w:type="spellStart"/>
      <w:r w:rsidR="00FE0E01">
        <w:rPr>
          <w:color w:val="000000" w:themeColor="text1"/>
        </w:rPr>
        <w:t>trans</w:t>
      </w:r>
      <w:r w:rsidR="00D93561">
        <w:rPr>
          <w:color w:val="000000" w:themeColor="text1"/>
        </w:rPr>
        <w:t>s</w:t>
      </w:r>
      <w:r w:rsidR="00FE0E01">
        <w:rPr>
          <w:color w:val="000000" w:themeColor="text1"/>
        </w:rPr>
        <w:t>phenoidal</w:t>
      </w:r>
      <w:proofErr w:type="spellEnd"/>
      <w:r w:rsidR="00FE0E01">
        <w:rPr>
          <w:color w:val="000000" w:themeColor="text1"/>
        </w:rPr>
        <w:t xml:space="preserve"> </w:t>
      </w:r>
      <w:proofErr w:type="spellStart"/>
      <w:r w:rsidR="00FE0E01">
        <w:rPr>
          <w:color w:val="000000" w:themeColor="text1"/>
        </w:rPr>
        <w:t>adenomectomy</w:t>
      </w:r>
      <w:proofErr w:type="spellEnd"/>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9C4CFA">
      <w:pPr>
        <w:rPr>
          <w:color w:val="000000" w:themeColor="text1"/>
        </w:rPr>
      </w:pPr>
    </w:p>
    <w:p w14:paraId="2D64B995" w14:textId="0D359CE3" w:rsidR="00EB0A54" w:rsidRPr="006902F6" w:rsidRDefault="004B1467" w:rsidP="009C4CFA">
      <w:pPr>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4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for the duration of the study. 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915C5C" w:rsidRPr="006902F6">
        <w:rPr>
          <w:rFonts w:eastAsia="Times New Roman" w:cs="Times New Roman"/>
          <w:color w:val="000000" w:themeColor="text1"/>
          <w:shd w:val="clear" w:color="auto" w:fill="FFFFFF"/>
        </w:rPr>
        <w:t xml:space="preserve">3-6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sixteen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lastRenderedPageBreak/>
        <w:t xml:space="preserve">Animal body weight and composition was determined weekly using an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 Food was weighed weekly, with food intake determined as the decrease in food weight per mouse per week per cage. All mice were provided with access to food and water </w:t>
      </w:r>
      <w:r w:rsidR="00EB0A54" w:rsidRPr="006902F6">
        <w:rPr>
          <w:rFonts w:eastAsia="Times New Roman" w:cs="Times New Roman"/>
          <w:i/>
          <w:iCs/>
          <w:color w:val="000000" w:themeColor="text1"/>
        </w:rPr>
        <w:t>ad libitum</w:t>
      </w:r>
      <w:r w:rsidR="00EB0A54" w:rsidRPr="006902F6">
        <w:rPr>
          <w:rFonts w:eastAsia="Times New Roman" w:cs="Times New Roman"/>
          <w:color w:val="000000" w:themeColor="text1"/>
          <w:shd w:val="clear" w:color="auto" w:fill="FFFFFF"/>
        </w:rPr>
        <w:t> throughout the study</w:t>
      </w:r>
      <w:r w:rsidR="00883597" w:rsidRPr="006902F6">
        <w:rPr>
          <w:rFonts w:eastAsia="Times New Roman" w:cs="Times New Roman"/>
          <w:color w:val="000000" w:themeColor="text1"/>
          <w:shd w:val="clear" w:color="auto" w:fill="FFFFFF"/>
        </w:rPr>
        <w:t>, unless otherwise noted</w:t>
      </w:r>
      <w:r w:rsidR="00EB0A54" w:rsidRPr="006902F6">
        <w:rPr>
          <w:rFonts w:eastAsia="Times New Roman" w:cs="Times New Roman"/>
          <w:color w:val="000000" w:themeColor="text1"/>
          <w:shd w:val="clear" w:color="auto" w:fill="FFFFFF"/>
        </w:rPr>
        <w:t>. 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 xml:space="preserve">depots were carefully removed and weighed </w:t>
      </w:r>
      <w:r w:rsidR="00DF4988">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9C4CFA">
      <w:pPr>
        <w:rPr>
          <w:color w:val="000000" w:themeColor="text1"/>
        </w:rPr>
      </w:pPr>
    </w:p>
    <w:p w14:paraId="03E8D3E9" w14:textId="45FD76A4" w:rsidR="00C86E77" w:rsidRPr="00011A92" w:rsidRDefault="004B1467" w:rsidP="00C86E77">
      <w:pPr>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Insulin tolerance was assessed foll</w:t>
      </w:r>
      <w:r w:rsidR="00EB0A54" w:rsidRPr="006902F6">
        <w:rPr>
          <w:rFonts w:cs="Times New Roman"/>
          <w:color w:val="000000" w:themeColor="text1"/>
        </w:rPr>
        <w:t>owing five weeks of treatment (27</w:t>
      </w:r>
      <w:r w:rsidR="00067455" w:rsidRPr="006902F6">
        <w:rPr>
          <w:rFonts w:cs="Times New Roman"/>
          <w:color w:val="000000" w:themeColor="text1"/>
        </w:rPr>
        <w:t xml:space="preserve"> weeks of ag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 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A9523A" w:rsidRPr="006902F6">
        <w:rPr>
          <w:rFonts w:cs="Times New Roman"/>
          <w:color w:val="000000" w:themeColor="text1"/>
        </w:rPr>
        <w:t xml:space="preserve"> following a six hour fast</w:t>
      </w:r>
      <w:r w:rsidR="00067455" w:rsidRPr="006902F6">
        <w:rPr>
          <w:rFonts w:cs="Times New Roman"/>
          <w:color w:val="000000" w:themeColor="text1"/>
        </w:rPr>
        <w:t xml:space="preserve">. Blood </w:t>
      </w:r>
      <w:r w:rsidR="004A26F2">
        <w:rPr>
          <w:rFonts w:cs="Times New Roman"/>
          <w:color w:val="000000" w:themeColor="text1"/>
        </w:rPr>
        <w:t>was collected from a tail cut</w:t>
      </w:r>
      <w:r w:rsidR="004A26F2" w:rsidRPr="006902F6">
        <w:rPr>
          <w:rFonts w:cs="Times New Roman"/>
          <w:color w:val="000000" w:themeColor="text1"/>
        </w:rPr>
        <w:t xml:space="preserve"> </w:t>
      </w:r>
      <w:r w:rsidR="004A26F2">
        <w:rPr>
          <w:rFonts w:cs="Times New Roman"/>
          <w:color w:val="000000" w:themeColor="text1"/>
        </w:rPr>
        <w:t>and blood</w:t>
      </w:r>
      <w:r w:rsidR="00067455" w:rsidRPr="006902F6">
        <w:rPr>
          <w:rFonts w:cs="Times New Roman"/>
          <w:color w:val="000000" w:themeColor="text1"/>
        </w:rPr>
        <w:t xml:space="preserve"> 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A9523A" w:rsidRPr="006902F6">
        <w:rPr>
          <w:rFonts w:cs="Times New Roman"/>
          <w:color w:val="000000" w:themeColor="text1"/>
        </w:rPr>
        <w:t xml:space="preserve"> prior to and every 15 </w:t>
      </w:r>
      <w:proofErr w:type="gramStart"/>
      <w:r w:rsidR="00A9523A" w:rsidRPr="006902F6">
        <w:rPr>
          <w:rFonts w:cs="Times New Roman"/>
          <w:color w:val="000000" w:themeColor="text1"/>
        </w:rPr>
        <w:t>minutes</w:t>
      </w:r>
      <w:proofErr w:type="gramEnd"/>
      <w:r w:rsidR="00A9523A" w:rsidRPr="006902F6">
        <w:rPr>
          <w:rFonts w:cs="Times New Roman"/>
          <w:color w:val="000000" w:themeColor="text1"/>
        </w:rPr>
        <w:t xml:space="preserve"> post injection</w:t>
      </w:r>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n=14)</w:t>
      </w:r>
      <w:r w:rsidR="00BF4435" w:rsidRPr="006902F6">
        <w:rPr>
          <w:color w:val="000000" w:themeColor="text1"/>
        </w:rPr>
        <w:t xml:space="preserve"> 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given </w:t>
      </w:r>
      <w:r w:rsidR="00637F63">
        <w:rPr>
          <w:color w:val="000000" w:themeColor="text1"/>
        </w:rPr>
        <w:t>access to regular drinking water</w:t>
      </w:r>
      <w:r w:rsidR="0067415E">
        <w:rPr>
          <w:color w:val="000000" w:themeColor="text1"/>
        </w:rPr>
        <w:t xml:space="preserve"> (n=11)</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1D16EF">
        <w:rPr>
          <w:rFonts w:ascii="Calibri" w:hAnsi="Calibri" w:cs="Arial"/>
          <w:color w:val="000000" w:themeColor="text1"/>
          <w:szCs w:val="22"/>
        </w:rPr>
        <w:t>IP</w:t>
      </w:r>
      <w:r w:rsidR="001D16EF" w:rsidRPr="006902F6">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5</w:t>
      </w:r>
      <w:r w:rsidR="00D949CB">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w:t>
      </w:r>
      <w:r w:rsidR="00C86E77" w:rsidRPr="006902F6">
        <w:rPr>
          <w:rFonts w:ascii="Calibri" w:hAnsi="Calibri" w:cs="Arial"/>
          <w:color w:val="000000" w:themeColor="text1"/>
        </w:rPr>
        <w:lastRenderedPageBreak/>
        <w:t>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C86E77">
      <w:pPr>
        <w:rPr>
          <w:rFonts w:ascii="Calibri" w:hAnsi="Calibri" w:cs="Arial"/>
          <w:color w:val="000000" w:themeColor="text1"/>
        </w:rPr>
      </w:pPr>
    </w:p>
    <w:p w14:paraId="4F2CACF9" w14:textId="29D1C11C" w:rsidR="00873DCF" w:rsidRPr="006902F6" w:rsidRDefault="00343149" w:rsidP="00873DCF">
      <w:pPr>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PBS.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 xml:space="preserve">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9C4CFA">
      <w:pPr>
        <w:rPr>
          <w:color w:val="000000" w:themeColor="text1"/>
        </w:rPr>
      </w:pPr>
    </w:p>
    <w:p w14:paraId="659E5B2F" w14:textId="7FBD629A" w:rsidR="00881ECD" w:rsidRPr="006902F6" w:rsidRDefault="00A73F99" w:rsidP="009C4CFA">
      <w:pPr>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163A9C" w:rsidRPr="006902F6">
        <w:rPr>
          <w:color w:val="000000" w:themeColor="text1"/>
        </w:rPr>
        <w:t xml:space="preserve"> (NCS)</w:t>
      </w:r>
      <w:r w:rsidR="00B90861" w:rsidRPr="006902F6">
        <w:rPr>
          <w:color w:val="000000" w:themeColor="text1"/>
        </w:rPr>
        <w:t>,</w:t>
      </w:r>
      <w:r w:rsidR="00E36D9E" w:rsidRPr="006902F6">
        <w:rPr>
          <w:color w:val="000000" w:themeColor="text1"/>
        </w:rPr>
        <w:t xml:space="preserve"> </w:t>
      </w:r>
      <w:r w:rsidR="00D936C4">
        <w:rPr>
          <w:color w:val="000000" w:themeColor="text1"/>
        </w:rPr>
        <w:t>4.5 g/L</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136CB1">
        <w:rPr>
          <w:color w:val="000000" w:themeColor="text1"/>
        </w:rPr>
        <w:t>,</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w:t>
      </w:r>
      <w:r w:rsidR="00136CB1">
        <w:rPr>
          <w:rFonts w:cs="Helvetica"/>
          <w:color w:val="000000" w:themeColor="text1"/>
        </w:rPr>
        <w:t>in</w:t>
      </w:r>
      <w:r w:rsidR="00B90861" w:rsidRPr="006902F6">
        <w:rPr>
          <w:rFonts w:cs="Helvetica"/>
          <w:color w:val="000000" w:themeColor="text1"/>
        </w:rPr>
        <w:t xml:space="preserve"> high glucose DMEM with 1%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 xml:space="preserve">To assess </w:t>
      </w:r>
      <w:r w:rsidR="00136CB1">
        <w:rPr>
          <w:rFonts w:cs="Helvetica"/>
          <w:color w:val="000000" w:themeColor="text1"/>
        </w:rPr>
        <w:t>rates of</w:t>
      </w:r>
      <w:r w:rsidR="005B3B55" w:rsidRPr="006902F6">
        <w:rPr>
          <w:rFonts w:cs="Helvetica"/>
          <w:color w:val="000000" w:themeColor="text1"/>
        </w:rPr>
        <w:t xml:space="preserve">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9C4CFA">
      <w:pPr>
        <w:rPr>
          <w:color w:val="000000" w:themeColor="text1"/>
        </w:rPr>
      </w:pPr>
    </w:p>
    <w:p w14:paraId="15A202AF" w14:textId="3518723F" w:rsidR="002633D8" w:rsidRPr="006902F6" w:rsidRDefault="002633D8" w:rsidP="009C4CFA">
      <w:pPr>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9C4CFA">
      <w:pPr>
        <w:rPr>
          <w:rFonts w:ascii="Times New Roman" w:eastAsia="Times New Roman" w:hAnsi="Times New Roman" w:cs="Times New Roman"/>
          <w:color w:val="000000" w:themeColor="text1"/>
        </w:rPr>
      </w:pPr>
    </w:p>
    <w:p w14:paraId="5AEE07E8" w14:textId="43698C8C" w:rsidR="009F7DBE" w:rsidRPr="006902F6" w:rsidRDefault="009F7DBE" w:rsidP="0077103B">
      <w:pPr>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9C4CFA">
      <w:pPr>
        <w:rPr>
          <w:color w:val="000000" w:themeColor="text1"/>
        </w:rPr>
      </w:pPr>
    </w:p>
    <w:p w14:paraId="48658E05" w14:textId="611F0C79" w:rsidR="00833B9D" w:rsidRPr="006902F6" w:rsidRDefault="00642BDD" w:rsidP="009C4CFA">
      <w:pPr>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lastRenderedPageBreak/>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delta </w:t>
      </w:r>
      <w:proofErr w:type="spellStart"/>
      <w:r w:rsidR="00CD11DF">
        <w:rPr>
          <w:rFonts w:cs="Times New Roman"/>
          <w:color w:val="000000" w:themeColor="text1"/>
        </w:rPr>
        <w:t>delta</w:t>
      </w:r>
      <w:proofErr w:type="spellEnd"/>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9C4CFA">
      <w:pPr>
        <w:rPr>
          <w:color w:val="000000" w:themeColor="text1"/>
        </w:rPr>
      </w:pPr>
    </w:p>
    <w:p w14:paraId="77DBC1CE" w14:textId="575716B8" w:rsidR="00642BDD" w:rsidRPr="006902F6" w:rsidRDefault="00642BDD" w:rsidP="009C4CFA">
      <w:pPr>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and c</w:t>
      </w:r>
      <w:r w:rsidR="00CE26FC" w:rsidRPr="006902F6">
        <w:rPr>
          <w:rFonts w:eastAsia="Times New Roman" w:cs="Times New Roman"/>
          <w:color w:val="000000" w:themeColor="text1"/>
          <w:shd w:val="clear" w:color="auto" w:fill="FFFFFF"/>
        </w:rPr>
        <w:t>larified lysates</w:t>
      </w:r>
      <w:r w:rsidR="008A5431">
        <w:rPr>
          <w:rFonts w:eastAsia="Times New Roman" w:cs="Times New Roman"/>
          <w:color w:val="000000" w:themeColor="text1"/>
          <w:shd w:val="clear" w:color="auto" w:fill="FFFFFF"/>
        </w:rPr>
        <w:t xml:space="preserve"> diluted in </w:t>
      </w:r>
      <w:r w:rsidR="0039092F">
        <w:rPr>
          <w:rFonts w:eastAsia="Times New Roman" w:cs="Times New Roman"/>
          <w:color w:val="000000" w:themeColor="text1"/>
          <w:shd w:val="clear" w:color="auto" w:fill="FFFFFF"/>
        </w:rPr>
        <w:t>BME-containing</w:t>
      </w:r>
      <w:r w:rsidR="008A5431">
        <w:rPr>
          <w:rFonts w:eastAsia="Times New Roman" w:cs="Times New Roman"/>
          <w:color w:val="000000" w:themeColor="text1"/>
          <w:shd w:val="clear" w:color="auto" w:fill="FFFFFF"/>
        </w:rPr>
        <w:t xml:space="preserve"> buffer</w:t>
      </w:r>
      <w:r w:rsidR="0039092F">
        <w:rPr>
          <w:rFonts w:eastAsia="Times New Roman" w:cs="Times New Roman"/>
          <w:color w:val="000000" w:themeColor="text1"/>
          <w:shd w:val="clear" w:color="auto" w:fill="FFFFFF"/>
        </w:rPr>
        <w:t>.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heated 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 at room temperature.</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485915">
      <w:pPr>
        <w:ind w:left="720"/>
        <w:rPr>
          <w:rFonts w:eastAsia="Times New Roman" w:cs="Times New Roman"/>
          <w:color w:val="000000" w:themeColor="text1"/>
        </w:rPr>
      </w:pPr>
    </w:p>
    <w:p w14:paraId="01DF398C" w14:textId="62552CAE" w:rsidR="006B351B" w:rsidRPr="006902F6" w:rsidRDefault="005354F7" w:rsidP="003316A2">
      <w:pPr>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commentRangeStart w:id="0"/>
      <w:r w:rsidR="007309A3">
        <w:rPr>
          <w:color w:val="000000" w:themeColor="text1"/>
        </w:rPr>
        <w:t>P</w:t>
      </w:r>
      <w:r w:rsidR="00737415">
        <w:rPr>
          <w:color w:val="000000" w:themeColor="text1"/>
        </w:rPr>
        <w:t xml:space="preserve">airwise </w:t>
      </w:r>
      <w:r w:rsidR="00A110DA">
        <w:rPr>
          <w:color w:val="000000" w:themeColor="text1"/>
        </w:rPr>
        <w:t>comparisons</w:t>
      </w:r>
      <w:commentRangeEnd w:id="0"/>
      <w:r w:rsidR="00204913">
        <w:rPr>
          <w:rStyle w:val="CommentReference"/>
        </w:rPr>
        <w:commentReference w:id="0"/>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w:t>
      </w:r>
      <w:commentRangeStart w:id="1"/>
      <w:r w:rsidR="00737415">
        <w:rPr>
          <w:color w:val="000000" w:themeColor="text1"/>
        </w:rPr>
        <w:t>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w:t>
      </w:r>
      <w:commentRangeEnd w:id="1"/>
      <w:r w:rsidR="00204913">
        <w:rPr>
          <w:rStyle w:val="CommentReference"/>
        </w:rPr>
        <w:commentReference w:id="1"/>
      </w:r>
      <w:r w:rsidR="00DC4AF1" w:rsidRPr="006902F6">
        <w:rPr>
          <w:color w:val="000000" w:themeColor="text1"/>
        </w:rPr>
        <w:t xml:space="preserve">.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235DD18B" w:rsidR="00F0261F" w:rsidRPr="006902F6" w:rsidRDefault="009115EE">
      <w:pPr>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DD413F" w:rsidRPr="006902F6">
        <w:rPr>
          <w:color w:val="000000" w:themeColor="text1"/>
        </w:rPr>
        <w:t>dif</w:t>
      </w:r>
      <w:r w:rsidR="00E56A69" w:rsidRPr="006902F6">
        <w:rPr>
          <w:color w:val="000000" w:themeColor="text1"/>
        </w:rPr>
        <w:t>ferent</w:t>
      </w:r>
      <w:r w:rsidR="00351E0C">
        <w:rPr>
          <w:color w:val="000000" w:themeColor="text1"/>
        </w:rPr>
        <w:t>ial</w:t>
      </w:r>
      <w:r w:rsidR="00E56A69" w:rsidRPr="006902F6">
        <w:rPr>
          <w:color w:val="000000" w:themeColor="text1"/>
        </w:rPr>
        <w:t xml:space="preserve">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w:t>
      </w:r>
      <w:r w:rsidR="007309A3">
        <w:rPr>
          <w:color w:val="000000" w:themeColor="text1"/>
        </w:rPr>
        <w:t>,</w:t>
      </w:r>
      <w:r w:rsidR="004405D4">
        <w:rPr>
          <w:color w:val="000000" w:themeColor="text1"/>
        </w:rPr>
        <w:t xml:space="preserve"> </w:t>
      </w:r>
      <w:r w:rsidR="00DD413F" w:rsidRPr="006902F6">
        <w:rPr>
          <w:color w:val="000000" w:themeColor="text1"/>
        </w:rPr>
        <w:t xml:space="preserve">we have re-analyzed the data stratifying the </w:t>
      </w:r>
      <w:proofErr w:type="spellStart"/>
      <w:r w:rsidR="00DD413F" w:rsidRPr="006902F6">
        <w:rPr>
          <w:color w:val="000000" w:themeColor="text1"/>
        </w:rPr>
        <w:t>Cushingoid</w:t>
      </w:r>
      <w:proofErr w:type="spellEnd"/>
      <w:r w:rsidR="00DD413F" w:rsidRPr="006902F6">
        <w:rPr>
          <w:color w:val="000000" w:themeColor="text1"/>
        </w:rPr>
        <w:t xml:space="preserve">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A-B)</w:t>
      </w:r>
      <w:r w:rsidR="005074CE">
        <w:rPr>
          <w:bCs/>
          <w:color w:val="000000" w:themeColor="text1"/>
        </w:rPr>
        <w:t xml:space="preserve"> was observed</w:t>
      </w:r>
      <w:r w:rsidR="00F55C38" w:rsidRPr="006902F6">
        <w:rPr>
          <w:bCs/>
          <w:color w:val="000000" w:themeColor="text1"/>
        </w:rPr>
        <w:t xml:space="preserve">.  </w:t>
      </w:r>
      <w:r w:rsidR="004405D4">
        <w:rPr>
          <w:bCs/>
          <w:color w:val="000000" w:themeColor="text1"/>
        </w:rPr>
        <w:t>Furthermore, w</w:t>
      </w:r>
      <w:r w:rsidR="00F55C38" w:rsidRPr="006902F6">
        <w:rPr>
          <w:bCs/>
          <w:color w:val="000000" w:themeColor="text1"/>
        </w:rPr>
        <w:t xml:space="preserve">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F55C38" w:rsidRPr="006902F6">
        <w:rPr>
          <w:bCs/>
          <w:color w:val="000000" w:themeColor="text1"/>
        </w:rPr>
        <w:t xml:space="preserve">fold increase in </w:t>
      </w:r>
      <w:r w:rsidR="005074CE">
        <w:rPr>
          <w:bCs/>
          <w:color w:val="000000" w:themeColor="text1"/>
        </w:rPr>
        <w:t xml:space="preserve">the </w:t>
      </w:r>
      <w:r w:rsidR="00F55C38" w:rsidRPr="006902F6">
        <w:rPr>
          <w:bCs/>
          <w:color w:val="000000" w:themeColor="text1"/>
        </w:rPr>
        <w:t>obese patients.</w:t>
      </w:r>
      <w:r w:rsidR="002A652D" w:rsidRPr="006902F6">
        <w:rPr>
          <w:color w:val="000000" w:themeColor="text1"/>
        </w:rPr>
        <w:t xml:space="preserve">  </w:t>
      </w:r>
    </w:p>
    <w:p w14:paraId="59894656" w14:textId="77777777" w:rsidR="007E0200" w:rsidRPr="006902F6" w:rsidRDefault="007E0200">
      <w:pPr>
        <w:rPr>
          <w:color w:val="000000" w:themeColor="text1"/>
        </w:rPr>
      </w:pPr>
    </w:p>
    <w:p w14:paraId="648A9478" w14:textId="3B82129E" w:rsidR="007E0200" w:rsidRPr="006902F6" w:rsidRDefault="002A443E" w:rsidP="003145E7">
      <w:pPr>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 xml:space="preserve">glucocorticoids we performed an insulin tolerance test (ITT) on lean (NCD) and diet-induced </w:t>
      </w:r>
      <w:r w:rsidR="007E0200" w:rsidRPr="006902F6">
        <w:rPr>
          <w:color w:val="000000" w:themeColor="text1"/>
        </w:rPr>
        <w:lastRenderedPageBreak/>
        <w:t>obese (HFD) mice that were untreated (Control) or treated with glucocorticoids (Dexamethasone; Figure 1</w:t>
      </w:r>
      <w:r w:rsidR="006C0BFE" w:rsidRPr="006902F6">
        <w:rPr>
          <w:color w:val="000000" w:themeColor="text1"/>
        </w:rPr>
        <w:t>C</w:t>
      </w:r>
      <w:r w:rsidR="007E0200" w:rsidRPr="006902F6">
        <w:rPr>
          <w:color w:val="000000" w:themeColor="text1"/>
        </w:rPr>
        <w:t xml:space="preserv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stimulated glucose uptake when compared to all other groups</w:t>
      </w:r>
      <w:r w:rsidR="0064019A" w:rsidRPr="006902F6">
        <w:rPr>
          <w:color w:val="000000" w:themeColor="text1"/>
        </w:rPr>
        <w:t xml:space="preserve"> (Figure 1D</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E</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3145E7">
      <w:pPr>
        <w:rPr>
          <w:color w:val="000000" w:themeColor="text1"/>
        </w:rPr>
      </w:pPr>
    </w:p>
    <w:p w14:paraId="31940C7A" w14:textId="1B3E0DBC" w:rsidR="00D674AB" w:rsidRPr="006902F6" w:rsidRDefault="00D674AB" w:rsidP="003145E7">
      <w:pPr>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a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 xml:space="preserve">caused dramatic insulin resistance, </w:t>
      </w:r>
      <w:r w:rsidR="00DA3579" w:rsidRPr="006902F6">
        <w:rPr>
          <w:color w:val="000000" w:themeColor="text1"/>
        </w:rPr>
        <w:t xml:space="preserve">and </w:t>
      </w:r>
      <w:r w:rsidR="0003545C" w:rsidRPr="006902F6">
        <w:rPr>
          <w:color w:val="000000" w:themeColor="text1"/>
        </w:rPr>
        <w:t xml:space="preserve">hyperglycemia </w:t>
      </w:r>
      <w:r w:rsidR="00DA3579" w:rsidRPr="006902F6">
        <w:rPr>
          <w:color w:val="000000" w:themeColor="text1"/>
        </w:rPr>
        <w:t xml:space="preserve">(Supplementary Figure 1A-B) </w:t>
      </w:r>
      <w:r w:rsidR="0003545C" w:rsidRPr="006902F6">
        <w:rPr>
          <w:color w:val="000000" w:themeColor="text1"/>
        </w:rPr>
        <w:t>and reductions in lean mass, but no differences in fat mass between the groups (Supplementary Figures 1</w:t>
      </w:r>
      <w:r w:rsidR="00DA3579" w:rsidRPr="006902F6">
        <w:rPr>
          <w:color w:val="000000" w:themeColor="text1"/>
        </w:rPr>
        <w:t>C-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 xml:space="preserve">Animals were clamped while conscious and glucose levels during the clamp (Supplementary Figure 1E) as well as insulin turnover rate (Supplementary Figure 1F) were similar between groups.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78214E" w:rsidRPr="006902F6">
        <w:rPr>
          <w:color w:val="000000" w:themeColor="text1"/>
        </w:rPr>
        <w:t>In spite of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4429361C" w:rsidR="00B63F75" w:rsidRPr="006902F6" w:rsidRDefault="002611CB">
      <w:pPr>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increased liver fat</w:t>
      </w:r>
      <w:r w:rsidR="00326112" w:rsidRPr="006902F6">
        <w:rPr>
          <w:color w:val="000000" w:themeColor="text1"/>
        </w:rPr>
        <w:t xml:space="preserve"> and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980A1E">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3,2)", "plainTextFormattedCitation" : "(13,2)", "previouslyFormattedCitation" : "(15,2)" }, "properties" : { "noteIndex" : 0 }, "schema" : "https://github.com/citation-style-language/schema/raw/master/csl-citation.json" }</w:instrText>
      </w:r>
      <w:r w:rsidR="00C70427" w:rsidRPr="006902F6">
        <w:rPr>
          <w:color w:val="000000" w:themeColor="text1"/>
        </w:rPr>
        <w:fldChar w:fldCharType="separate"/>
      </w:r>
      <w:r w:rsidR="00980A1E" w:rsidRPr="00980A1E">
        <w:rPr>
          <w:noProof/>
          <w:color w:val="000000" w:themeColor="text1"/>
        </w:rPr>
        <w:t>(13,2)</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w:t>
      </w:r>
      <w:r w:rsidR="005F70A5" w:rsidRPr="006902F6">
        <w:rPr>
          <w:color w:val="000000" w:themeColor="text1"/>
        </w:rPr>
        <w:t xml:space="preserve">obese </w:t>
      </w:r>
      <w:r w:rsidR="00326112" w:rsidRPr="006902F6">
        <w:rPr>
          <w:color w:val="000000" w:themeColor="text1"/>
        </w:rPr>
        <w:t>Cushing’s patients</w:t>
      </w:r>
      <w:r w:rsidR="00C94253" w:rsidRPr="006902F6">
        <w:rPr>
          <w:color w:val="000000" w:themeColor="text1"/>
        </w:rPr>
        <w:t xml:space="preserve"> (</w:t>
      </w:r>
      <w:r w:rsidR="001B708C" w:rsidRPr="006902F6">
        <w:rPr>
          <w:color w:val="000000" w:themeColor="text1"/>
        </w:rPr>
        <w:t xml:space="preserve">38% increase in non-obese subjects versus a </w:t>
      </w:r>
      <w:proofErr w:type="gramStart"/>
      <w:r w:rsidR="001B708C" w:rsidRPr="006902F6">
        <w:rPr>
          <w:color w:val="000000" w:themeColor="text1"/>
        </w:rPr>
        <w:t>2.8 fold</w:t>
      </w:r>
      <w:proofErr w:type="gramEnd"/>
      <w:r w:rsidR="001B708C" w:rsidRPr="006902F6">
        <w:rPr>
          <w:color w:val="000000" w:themeColor="text1"/>
        </w:rPr>
        <w:t xml:space="preserve"> increase in obese subjects,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glucocorticoid-treated </w:t>
      </w:r>
      <w:r w:rsidR="00B97DA4" w:rsidRPr="006902F6">
        <w:rPr>
          <w:color w:val="000000" w:themeColor="text1"/>
        </w:rPr>
        <w:t>group</w:t>
      </w:r>
      <w:r w:rsidR="002874F0" w:rsidRPr="006902F6">
        <w:rPr>
          <w:color w:val="000000" w:themeColor="text1"/>
        </w:rPr>
        <w:t xml:space="preserve"> when compared to HFD-fed </w:t>
      </w:r>
      <w:r w:rsidR="005F70A5" w:rsidRPr="006902F6">
        <w:rPr>
          <w:color w:val="000000" w:themeColor="text1"/>
        </w:rPr>
        <w:t xml:space="preserve">or dexamethasone-treated </w:t>
      </w:r>
      <w:r w:rsidR="002874F0" w:rsidRPr="006902F6">
        <w:rPr>
          <w:color w:val="000000" w:themeColor="text1"/>
        </w:rPr>
        <w:t>control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pPr>
        <w:rPr>
          <w:color w:val="000000" w:themeColor="text1"/>
        </w:rPr>
      </w:pPr>
    </w:p>
    <w:p w14:paraId="6444DA25" w14:textId="6FD9467B" w:rsidR="00733364" w:rsidRPr="006902F6" w:rsidRDefault="007D4828">
      <w:pPr>
        <w:rPr>
          <w:color w:val="000000" w:themeColor="text1"/>
        </w:rPr>
      </w:pPr>
      <w:r>
        <w:rPr>
          <w:color w:val="000000" w:themeColor="text1"/>
        </w:rPr>
        <w:lastRenderedPageBreak/>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a significant effect</w:t>
      </w:r>
      <w:r w:rsidR="0086228C" w:rsidRPr="006902F6">
        <w:rPr>
          <w:color w:val="000000" w:themeColor="text1"/>
        </w:rPr>
        <w:t xml:space="preserve"> of diet and drug on </w:t>
      </w:r>
      <w:proofErr w:type="spellStart"/>
      <w:r w:rsidR="0086228C" w:rsidRPr="006902F6">
        <w:rPr>
          <w:i/>
          <w:color w:val="000000" w:themeColor="text1"/>
        </w:rPr>
        <w:t>Fasn</w:t>
      </w:r>
      <w:proofErr w:type="spellEnd"/>
      <w:r w:rsidR="0086228C" w:rsidRPr="006902F6">
        <w:rPr>
          <w:color w:val="000000" w:themeColor="text1"/>
        </w:rPr>
        <w:t xml:space="preserve"> expression (p=0.014)</w:t>
      </w:r>
      <w:r>
        <w:rPr>
          <w:color w:val="000000" w:themeColor="text1"/>
        </w:rPr>
        <w:t>, and alt</w:t>
      </w:r>
      <w:r w:rsidR="0086228C" w:rsidRPr="006902F6">
        <w:rPr>
          <w:color w:val="000000" w:themeColor="text1"/>
        </w:rPr>
        <w: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Pr>
          <w:color w:val="000000" w:themeColor="text1"/>
        </w:rPr>
        <w:t>no</w:t>
      </w:r>
      <w:r w:rsidR="005F70A5" w:rsidRPr="006902F6">
        <w:rPr>
          <w:color w:val="000000" w:themeColor="text1"/>
        </w:rPr>
        <w:t xml:space="preserve"> synergism </w:t>
      </w:r>
      <w:r>
        <w:rPr>
          <w:color w:val="000000" w:themeColor="text1"/>
        </w:rPr>
        <w:t xml:space="preserve">in expression levels was observed </w:t>
      </w:r>
      <w:r w:rsidR="005F70A5" w:rsidRPr="006902F6">
        <w:rPr>
          <w:color w:val="000000" w:themeColor="text1"/>
        </w:rPr>
        <w:t>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3FA3001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HFD-Fed Mice</w:t>
      </w:r>
    </w:p>
    <w:p w14:paraId="40719A94" w14:textId="6FBD9FFA" w:rsidR="00733364" w:rsidRPr="006902F6" w:rsidRDefault="00222D60">
      <w:pPr>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7B55F7">
        <w:rPr>
          <w:color w:val="000000" w:themeColor="text1"/>
        </w:rPr>
        <w:t>measured</w:t>
      </w:r>
      <w:r w:rsidR="007B55F7" w:rsidRPr="006902F6">
        <w:rPr>
          <w:color w:val="000000" w:themeColor="text1"/>
        </w:rPr>
        <w:t xml:space="preserve"> </w:t>
      </w:r>
      <w:r w:rsidR="00B55664">
        <w:rPr>
          <w:color w:val="000000" w:themeColor="text1"/>
        </w:rPr>
        <w:t>fat mass</w:t>
      </w:r>
      <w:r w:rsidRPr="006902F6">
        <w:rPr>
          <w:color w:val="000000" w:themeColor="text1"/>
        </w:rPr>
        <w:t xml:space="preserve"> </w:t>
      </w:r>
      <w:r w:rsidR="00035700" w:rsidRPr="006902F6">
        <w:rPr>
          <w:color w:val="000000" w:themeColor="text1"/>
        </w:rPr>
        <w:t xml:space="preserve">via </w:t>
      </w:r>
      <w:proofErr w:type="spellStart"/>
      <w:r w:rsidR="00035700" w:rsidRPr="006902F6">
        <w:rPr>
          <w:color w:val="000000" w:themeColor="text1"/>
        </w:rPr>
        <w:t>EchoMRI</w:t>
      </w:r>
      <w:proofErr w:type="spellEnd"/>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 xml:space="preserve">(59% reduced) </w:t>
      </w:r>
      <w:r w:rsidR="003A6B88">
        <w:rPr>
          <w:color w:val="000000" w:themeColor="text1"/>
        </w:rPr>
        <w:t xml:space="preserve">at the end of the study </w:t>
      </w:r>
      <w:r w:rsidR="00C902E7">
        <w:rPr>
          <w:color w:val="000000" w:themeColor="text1"/>
        </w:rPr>
        <w:t>in</w:t>
      </w:r>
      <w:r w:rsidR="00C902E7" w:rsidRPr="006902F6">
        <w:rPr>
          <w:color w:val="000000" w:themeColor="text1"/>
        </w:rPr>
        <w:t xml:space="preserve"> </w:t>
      </w:r>
      <w:r w:rsidR="007F7779" w:rsidRPr="006902F6">
        <w:rPr>
          <w:color w:val="000000" w:themeColor="text1"/>
        </w:rPr>
        <w:t>the HFD-fed animals</w:t>
      </w:r>
      <w:r w:rsidR="00E2033A" w:rsidRPr="006902F6">
        <w:rPr>
          <w:color w:val="000000" w:themeColor="text1"/>
        </w:rPr>
        <w:t xml:space="preserve"> </w:t>
      </w:r>
      <w:r w:rsidR="0020558A">
        <w:rPr>
          <w:color w:val="000000" w:themeColor="text1"/>
        </w:rPr>
        <w:t xml:space="preserve">treated with dexamethason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changes </w:t>
      </w:r>
      <w:r w:rsidR="00567887" w:rsidRPr="006902F6">
        <w:rPr>
          <w:color w:val="000000" w:themeColor="text1"/>
        </w:rPr>
        <w:t>in food consumption</w:t>
      </w:r>
      <w:r w:rsidR="005A7212" w:rsidRPr="006902F6">
        <w:rPr>
          <w:color w:val="000000" w:themeColor="text1"/>
        </w:rPr>
        <w:t xml:space="preserve"> throughout this study</w:t>
      </w:r>
      <w:r w:rsidR="00035700" w:rsidRPr="006902F6">
        <w:rPr>
          <w:color w:val="000000" w:themeColor="text1"/>
        </w:rPr>
        <w:t xml:space="preserve"> (Figure 3D</w:t>
      </w:r>
      <w:r w:rsidR="000E75DF" w:rsidRPr="006902F6">
        <w:rPr>
          <w:color w:val="000000" w:themeColor="text1"/>
        </w:rPr>
        <w:t>)</w:t>
      </w:r>
      <w:r w:rsidR="00C902E7">
        <w:rPr>
          <w:color w:val="000000" w:themeColor="text1"/>
        </w:rPr>
        <w:t>, we compared food intake between the groups</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 animals ate slightly more food, even though they lost substantial fat mass throughout the study (11% increase, p=0.032).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75008670" w:rsidR="00A7294B" w:rsidRPr="006902F6" w:rsidRDefault="00001E0D">
      <w:pPr>
        <w:rPr>
          <w:color w:val="000000" w:themeColor="text1"/>
        </w:rPr>
      </w:pPr>
      <w:r w:rsidRPr="006902F6">
        <w:rPr>
          <w:color w:val="000000" w:themeColor="text1"/>
        </w:rPr>
        <w:t xml:space="preserve">One potential mechanism </w:t>
      </w:r>
      <w:r w:rsidR="0020558A">
        <w:rPr>
          <w:color w:val="000000" w:themeColor="text1"/>
        </w:rPr>
        <w:t>that could explain reduced adiposity</w:t>
      </w:r>
      <w:r w:rsidR="003F1545">
        <w:rPr>
          <w:color w:val="000000" w:themeColor="text1"/>
        </w:rPr>
        <w:t>,</w:t>
      </w:r>
      <w:r w:rsidR="0020558A">
        <w:rPr>
          <w:color w:val="000000" w:themeColor="text1"/>
        </w:rPr>
        <w:t xml:space="preserve"> increased insulin resistance and NAFLD</w:t>
      </w:r>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EB7489" w:rsidRPr="006902F6">
        <w:rPr>
          <w:color w:val="000000" w:themeColor="text1"/>
        </w:rPr>
        <w:fldChar w:fldCharType="separate"/>
      </w:r>
      <w:r w:rsidR="00671F00" w:rsidRPr="00671F00">
        <w:rPr>
          <w:noProof/>
          <w:color w:val="000000" w:themeColor="text1"/>
        </w:rPr>
        <w:t>(25,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directly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w:t>
      </w:r>
      <w:r w:rsidR="00747024">
        <w:rPr>
          <w:color w:val="000000" w:themeColor="text1"/>
        </w:rPr>
        <w:t xml:space="preserve"> and treated with vehicle</w:t>
      </w:r>
      <w:r w:rsidR="003E7C21" w:rsidRPr="006902F6">
        <w:rPr>
          <w:color w:val="000000" w:themeColor="text1"/>
        </w:rPr>
        <w:t xml:space="preserve"> (mature adipocytes) or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pPr>
        <w:rPr>
          <w:color w:val="000000" w:themeColor="text1"/>
        </w:rPr>
      </w:pPr>
    </w:p>
    <w:p w14:paraId="32628B9A" w14:textId="641709AC" w:rsidR="00472706" w:rsidRPr="006902F6" w:rsidRDefault="005037E7">
      <w:pPr>
        <w:rPr>
          <w:color w:val="000000" w:themeColor="text1"/>
        </w:rPr>
      </w:pPr>
      <w:r w:rsidRPr="006902F6">
        <w:rPr>
          <w:color w:val="000000" w:themeColor="text1"/>
        </w:rPr>
        <w:lastRenderedPageBreak/>
        <w:t xml:space="preserve">To assess 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20558A">
        <w:rPr>
          <w:color w:val="000000" w:themeColor="text1"/>
        </w:rPr>
        <w:t xml:space="preserve">determined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levels in animals chronically exposed to glucocorticoids</w:t>
      </w:r>
      <w:r w:rsidR="008254B0" w:rsidRPr="006902F6">
        <w:rPr>
          <w:color w:val="000000" w:themeColor="text1"/>
        </w:rPr>
        <w:t xml:space="preserve"> 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A1028">
        <w:rPr>
          <w:color w:val="000000" w:themeColor="text1"/>
        </w:rPr>
        <w:t>Twelve weeks of 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all groups p&lt;0.05</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pPr>
        <w:rPr>
          <w:color w:val="000000" w:themeColor="text1"/>
        </w:rPr>
      </w:pPr>
    </w:p>
    <w:p w14:paraId="4E33D16B" w14:textId="2A03EA99" w:rsidR="00472706" w:rsidRPr="006902F6" w:rsidRDefault="00271BB3">
      <w:pPr>
        <w:rPr>
          <w:color w:val="000000" w:themeColor="text1"/>
        </w:rPr>
      </w:pPr>
      <w:r w:rsidRPr="006902F6">
        <w:rPr>
          <w:color w:val="000000" w:themeColor="text1"/>
        </w:rPr>
        <w:t xml:space="preserve">Since the HFD-fed, dexamethasone-treated mice </w:t>
      </w:r>
      <w:r w:rsidR="007A03AD">
        <w:rPr>
          <w:color w:val="000000" w:themeColor="text1"/>
        </w:rPr>
        <w:t>have more</w:t>
      </w:r>
      <w:r w:rsidRPr="006902F6">
        <w:rPr>
          <w:color w:val="000000" w:themeColor="text1"/>
        </w:rPr>
        <w:t xml:space="preserve"> severe insulin resistance and hepatic lipid accumulation</w:t>
      </w:r>
      <w:r w:rsidR="007A03AD">
        <w:rPr>
          <w:color w:val="000000" w:themeColor="text1"/>
        </w:rPr>
        <w:t xml:space="preserve"> than the chow fed mice</w:t>
      </w:r>
      <w:r w:rsidRPr="006902F6">
        <w:rPr>
          <w:color w:val="000000" w:themeColor="text1"/>
        </w:rPr>
        <w:t xml:space="preserve">, we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6E4F40" w:rsidRPr="006902F6">
        <w:rPr>
          <w:color w:val="000000" w:themeColor="text1"/>
        </w:rPr>
        <w:t>following a 16-hour fast (Figure 5A)</w:t>
      </w:r>
      <w:r w:rsidR="007A03AD">
        <w:rPr>
          <w:color w:val="000000" w:themeColor="text1"/>
        </w:rPr>
        <w:t xml:space="preserve"> </w:t>
      </w:r>
      <w:r w:rsidR="000F63EF">
        <w:rPr>
          <w:color w:val="000000" w:themeColor="text1"/>
        </w:rPr>
        <w:t>as a surrogate measure of</w:t>
      </w:r>
      <w:r w:rsidR="007A03AD">
        <w:rPr>
          <w:color w:val="000000" w:themeColor="text1"/>
        </w:rPr>
        <w:t xml:space="preserve"> lipolysis</w:t>
      </w:r>
      <w:r w:rsidR="006E4F40" w:rsidRPr="006902F6">
        <w:rPr>
          <w:color w:val="000000" w:themeColor="text1"/>
        </w:rPr>
        <w:t>.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 xml:space="preserve">by </w:t>
      </w:r>
      <w:r w:rsidR="002B5DCB">
        <w:rPr>
          <w:color w:val="000000" w:themeColor="text1"/>
        </w:rPr>
        <w:t>6 week</w:t>
      </w:r>
      <w:r w:rsidR="00BA1028">
        <w:rPr>
          <w:color w:val="000000" w:themeColor="text1"/>
        </w:rPr>
        <w:t xml:space="preserve">s of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mice. </w:t>
      </w:r>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then asked if the increase in </w:t>
      </w:r>
      <w:proofErr w:type="spellStart"/>
      <w:r w:rsidR="000F63EF">
        <w:rPr>
          <w:color w:val="000000" w:themeColor="text1"/>
        </w:rPr>
        <w:t>lipolytic</w:t>
      </w:r>
      <w:proofErr w:type="spellEnd"/>
      <w:r w:rsidR="000F63EF">
        <w:rPr>
          <w:color w:val="000000" w:themeColor="text1"/>
        </w:rPr>
        <w:t xml:space="preserve"> metabolites 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water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 in the obese setting and</w:t>
      </w:r>
      <w:r w:rsidR="00B65C0D">
        <w:rPr>
          <w:color w:val="000000" w:themeColor="text1"/>
        </w:rPr>
        <w:t xml:space="preserve"> </w:t>
      </w:r>
      <w:r w:rsidR="00517A7B">
        <w:rPr>
          <w:color w:val="000000" w:themeColor="text1"/>
        </w:rPr>
        <w:t xml:space="preserve">likely </w:t>
      </w:r>
      <w:r w:rsidR="00B65C0D">
        <w:rPr>
          <w:color w:val="000000" w:themeColor="text1"/>
        </w:rPr>
        <w:t xml:space="preserve">attenuates </w:t>
      </w:r>
      <w:r w:rsidR="00F97B10">
        <w:rPr>
          <w:color w:val="000000" w:themeColor="text1"/>
        </w:rPr>
        <w:t>the suppressive effects of insulin.</w:t>
      </w:r>
    </w:p>
    <w:p w14:paraId="3CA18E0C" w14:textId="77777777" w:rsidR="00EA22A1" w:rsidRPr="006902F6" w:rsidRDefault="00EA22A1">
      <w:pPr>
        <w:rPr>
          <w:color w:val="000000" w:themeColor="text1"/>
        </w:rPr>
      </w:pPr>
    </w:p>
    <w:p w14:paraId="5E9492F1" w14:textId="5CE79332" w:rsidR="00210C84" w:rsidRPr="006902F6" w:rsidRDefault="00EA22A1" w:rsidP="00EA22A1">
      <w:pPr>
        <w:rPr>
          <w:color w:val="000000" w:themeColor="text1"/>
        </w:rPr>
      </w:pPr>
      <w:r w:rsidRPr="006902F6">
        <w:rPr>
          <w:color w:val="000000" w:themeColor="text1"/>
        </w:rPr>
        <w:t>We quantified mRNA and protein expression of</w:t>
      </w:r>
      <w:r w:rsidR="00001E0D" w:rsidRPr="006902F6">
        <w:rPr>
          <w:color w:val="000000" w:themeColor="text1"/>
        </w:rPr>
        <w:t xml:space="preserve"> the</w:t>
      </w:r>
      <w:r w:rsidRPr="006902F6">
        <w:rPr>
          <w:color w:val="000000" w:themeColor="text1"/>
        </w:rPr>
        <w:t xml:space="preserve"> </w:t>
      </w:r>
      <w:proofErr w:type="spellStart"/>
      <w:r w:rsidRPr="006902F6">
        <w:rPr>
          <w:color w:val="000000" w:themeColor="text1"/>
        </w:rPr>
        <w:t>lipolytic</w:t>
      </w:r>
      <w:proofErr w:type="spellEnd"/>
      <w:r w:rsidRPr="006902F6">
        <w:rPr>
          <w:color w:val="000000" w:themeColor="text1"/>
        </w:rPr>
        <w:t xml:space="preserve"> enzyme</w:t>
      </w:r>
      <w:r w:rsidR="00250376" w:rsidRPr="006902F6">
        <w:rPr>
          <w:color w:val="000000" w:themeColor="text1"/>
        </w:rPr>
        <w:t xml:space="preserve"> 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001E0D" w:rsidRPr="006902F6">
        <w:rPr>
          <w:color w:val="000000" w:themeColor="text1"/>
        </w:rPr>
        <w:t xml:space="preserve">glucocorticoids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2E544F">
        <w:rPr>
          <w:color w:val="000000" w:themeColor="text1"/>
        </w:rPr>
        <w:t xml:space="preserve"> for the interaction</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6B0BE3FD" w14:textId="1D919163" w:rsidR="00DB62D5" w:rsidRPr="006902F6" w:rsidRDefault="00DF2698" w:rsidP="00EA22A1">
      <w:pPr>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980A1E">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4,5)</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AFLD</w:t>
      </w:r>
      <w:r w:rsidR="007E5C4E" w:rsidRPr="006902F6">
        <w:rPr>
          <w:color w:val="000000" w:themeColor="text1"/>
        </w:rPr>
        <w:t xml:space="preserve"> </w:t>
      </w:r>
      <w:r w:rsidR="00E67369" w:rsidRPr="006902F6">
        <w:rPr>
          <w:color w:val="000000" w:themeColor="text1"/>
        </w:rPr>
        <w:fldChar w:fldCharType="begin" w:fldLock="1"/>
      </w:r>
      <w:r w:rsidR="00980A1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2,3)</w:t>
      </w:r>
      <w:r w:rsidR="00E67369" w:rsidRPr="006902F6">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5D434CBE" w14:textId="77777777" w:rsidR="00DB62D5" w:rsidRPr="006902F6" w:rsidRDefault="00DB62D5" w:rsidP="00EA22A1">
      <w:pPr>
        <w:rPr>
          <w:color w:val="000000" w:themeColor="text1"/>
        </w:rPr>
      </w:pPr>
    </w:p>
    <w:p w14:paraId="6231B4BB" w14:textId="73BC376C" w:rsidR="00990237" w:rsidRDefault="00C1438E" w:rsidP="00EA22A1">
      <w:pPr>
        <w:rPr>
          <w:ins w:id="2" w:author="Microsoft Office User" w:date="2017-09-02T17:10:00Z"/>
          <w:color w:val="000000" w:themeColor="text1"/>
        </w:rPr>
      </w:pPr>
      <w:r>
        <w:rPr>
          <w:color w:val="000000" w:themeColor="text1"/>
        </w:rPr>
        <w:t xml:space="preserve">We </w:t>
      </w:r>
      <w:r w:rsidR="00990237">
        <w:rPr>
          <w:color w:val="000000" w:themeColor="text1"/>
        </w:rPr>
        <w:t>found that</w:t>
      </w:r>
      <w:r>
        <w:rPr>
          <w:color w:val="000000" w:themeColor="text1"/>
        </w:rPr>
        <w:t xml:space="preserve"> o</w:t>
      </w:r>
      <w:r w:rsidR="00830B0C" w:rsidRPr="006902F6">
        <w:rPr>
          <w:color w:val="000000" w:themeColor="text1"/>
        </w:rPr>
        <w:t>bese patients with Cushing’s disease</w:t>
      </w:r>
      <w:r w:rsidR="000568A8">
        <w:rPr>
          <w:color w:val="000000" w:themeColor="text1"/>
        </w:rPr>
        <w:t xml:space="preserve"> have higher waist circumference</w:t>
      </w:r>
      <w:r w:rsidR="00D72260">
        <w:rPr>
          <w:color w:val="000000" w:themeColor="text1"/>
        </w:rPr>
        <w:t xml:space="preserve"> (data not shown), indicative of central adiposity, and</w:t>
      </w:r>
      <w:r w:rsidR="00830B0C" w:rsidRPr="006902F6">
        <w:rPr>
          <w:color w:val="000000" w:themeColor="text1"/>
        </w:rPr>
        <w:t xml:space="preserve"> have a </w:t>
      </w:r>
      <w:r w:rsidR="00922899" w:rsidRPr="006902F6">
        <w:rPr>
          <w:color w:val="000000" w:themeColor="text1"/>
        </w:rPr>
        <w:t>t</w:t>
      </w:r>
      <w:r w:rsidR="00922899">
        <w:rPr>
          <w:color w:val="000000" w:themeColor="text1"/>
        </w:rPr>
        <w:t xml:space="preserve">endency for </w:t>
      </w:r>
      <w:r w:rsidR="00830B0C" w:rsidRPr="006902F6">
        <w:rPr>
          <w:color w:val="000000" w:themeColor="text1"/>
        </w:rPr>
        <w:t xml:space="preserve">increases in HOMA-IR score, </w:t>
      </w:r>
      <w:r>
        <w:rPr>
          <w:color w:val="000000" w:themeColor="text1"/>
        </w:rPr>
        <w:lastRenderedPageBreak/>
        <w:t>suggesting</w:t>
      </w:r>
      <w:r w:rsidRPr="006902F6">
        <w:rPr>
          <w:color w:val="000000" w:themeColor="text1"/>
        </w:rPr>
        <w:t xml:space="preserve"> </w:t>
      </w:r>
      <w:r w:rsidR="00830B0C" w:rsidRPr="006902F6">
        <w:rPr>
          <w:color w:val="000000" w:themeColor="text1"/>
        </w:rPr>
        <w:t>increased insulin resistance</w:t>
      </w:r>
      <w:r w:rsidR="00AA389B">
        <w:rPr>
          <w:color w:val="000000" w:themeColor="text1"/>
        </w:rPr>
        <w:t>.</w:t>
      </w:r>
      <w:r>
        <w:rPr>
          <w:color w:val="000000" w:themeColor="text1"/>
        </w:rPr>
        <w:t xml:space="preserve"> </w:t>
      </w:r>
      <w:r w:rsidR="0060766B">
        <w:rPr>
          <w:color w:val="000000" w:themeColor="text1"/>
        </w:rPr>
        <w:t>Additionally, we</w:t>
      </w:r>
      <w:r w:rsidR="000927D9">
        <w:rPr>
          <w:color w:val="000000" w:themeColor="text1"/>
        </w:rPr>
        <w:t xml:space="preserve"> observed</w:t>
      </w:r>
      <w:r w:rsidR="00830B0C" w:rsidRPr="006902F6">
        <w:rPr>
          <w:color w:val="000000" w:themeColor="text1"/>
        </w:rPr>
        <w:t xml:space="preserve"> increases in the liver enzyme ALT, a marker of liver disease. </w:t>
      </w:r>
      <w:r w:rsidR="00010E41" w:rsidRPr="006902F6">
        <w:rPr>
          <w:color w:val="000000" w:themeColor="text1"/>
        </w:rPr>
        <w:t>I</w:t>
      </w:r>
      <w:r w:rsidR="00142908" w:rsidRPr="006902F6">
        <w:rPr>
          <w:color w:val="000000" w:themeColor="text1"/>
        </w:rPr>
        <w:t xml:space="preserve">n line with these findings, </w:t>
      </w:r>
      <w:r w:rsidR="00A512EC" w:rsidRPr="006902F6">
        <w:rPr>
          <w:color w:val="000000" w:themeColor="text1"/>
        </w:rPr>
        <w:t>increase</w:t>
      </w:r>
      <w:r w:rsidR="00A512EC">
        <w:rPr>
          <w:color w:val="000000" w:themeColor="text1"/>
        </w:rPr>
        <w:t>s</w:t>
      </w:r>
      <w:r w:rsidR="00A512EC" w:rsidRPr="006902F6">
        <w:rPr>
          <w:color w:val="000000" w:themeColor="text1"/>
        </w:rPr>
        <w:t xml:space="preserve"> </w:t>
      </w:r>
      <w:r w:rsidR="00990237">
        <w:rPr>
          <w:color w:val="000000" w:themeColor="text1"/>
        </w:rPr>
        <w:t xml:space="preserve">in </w:t>
      </w:r>
      <w:r w:rsidR="00010E41" w:rsidRPr="006902F6">
        <w:rPr>
          <w:color w:val="000000" w:themeColor="text1"/>
        </w:rPr>
        <w:t>central adiposity</w:t>
      </w:r>
      <w:r w:rsidR="003323CB" w:rsidRPr="006902F6">
        <w:rPr>
          <w:color w:val="000000" w:themeColor="text1"/>
        </w:rPr>
        <w:t xml:space="preserve">, </w:t>
      </w:r>
      <w:r w:rsidR="004365F5">
        <w:rPr>
          <w:color w:val="000000" w:themeColor="text1"/>
        </w:rPr>
        <w:t>as is</w:t>
      </w:r>
      <w:r w:rsidR="003323CB" w:rsidRPr="006902F6">
        <w:rPr>
          <w:color w:val="000000" w:themeColor="text1"/>
        </w:rPr>
        <w:t xml:space="preserve"> </w:t>
      </w:r>
      <w:r w:rsidR="00954EF7">
        <w:rPr>
          <w:color w:val="000000" w:themeColor="text1"/>
        </w:rPr>
        <w:t>frequently observed</w:t>
      </w:r>
      <w:r w:rsidR="003323CB" w:rsidRPr="006902F6">
        <w:rPr>
          <w:color w:val="000000" w:themeColor="text1"/>
        </w:rPr>
        <w:t xml:space="preserve"> in </w:t>
      </w:r>
      <w:r w:rsidR="00A06D11" w:rsidRPr="006902F6">
        <w:rPr>
          <w:color w:val="000000" w:themeColor="text1"/>
        </w:rPr>
        <w:t>peop</w:t>
      </w:r>
      <w:commentRangeStart w:id="3"/>
      <w:commentRangeStart w:id="4"/>
      <w:r w:rsidR="00A06D11" w:rsidRPr="006902F6">
        <w:rPr>
          <w:color w:val="000000" w:themeColor="text1"/>
        </w:rPr>
        <w:t>le with obesity</w:t>
      </w:r>
      <w:r w:rsidR="003323CB" w:rsidRPr="006902F6">
        <w:rPr>
          <w:color w:val="000000" w:themeColor="text1"/>
        </w:rPr>
        <w:t>,</w:t>
      </w:r>
      <w:r w:rsidR="00142908" w:rsidRPr="006902F6">
        <w:rPr>
          <w:color w:val="000000" w:themeColor="text1"/>
        </w:rPr>
        <w:t xml:space="preserve"> has been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831691">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6)", "plainTextFormattedCitation" : "(46)", "previouslyFormattedCitation" : "(46)" }, "properties" : { "noteIndex" : 0 }, "schema" : "https://github.com/citation-style-language/schema/raw/master/csl-citation.json" }</w:instrText>
      </w:r>
      <w:r w:rsidR="00363097" w:rsidRPr="006902F6">
        <w:rPr>
          <w:color w:val="000000" w:themeColor="text1"/>
        </w:rPr>
        <w:fldChar w:fldCharType="separate"/>
      </w:r>
      <w:r w:rsidR="00671F00" w:rsidRPr="00671F00">
        <w:rPr>
          <w:noProof/>
          <w:color w:val="000000" w:themeColor="text1"/>
        </w:rPr>
        <w:t>(46)</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831691">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7)", "plainTextFormattedCitation" : "(25,47)", "previouslyFormattedCitation" : "(25,47)" }, "properties" : { "noteIndex" : 0 }, "schema" : "https://github.com/citation-style-language/schema/raw/master/csl-citation.json" }</w:instrText>
      </w:r>
      <w:r w:rsidR="00EC2A3E" w:rsidRPr="006902F6">
        <w:rPr>
          <w:color w:val="000000" w:themeColor="text1"/>
        </w:rPr>
        <w:fldChar w:fldCharType="separate"/>
      </w:r>
      <w:r w:rsidR="00671F00" w:rsidRPr="00671F00">
        <w:rPr>
          <w:noProof/>
          <w:color w:val="000000" w:themeColor="text1"/>
        </w:rPr>
        <w:t>(25,47)</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commentRangeEnd w:id="3"/>
      <w:r w:rsidR="004365F5">
        <w:rPr>
          <w:rStyle w:val="CommentReference"/>
        </w:rPr>
        <w:commentReference w:id="3"/>
      </w:r>
      <w:commentRangeEnd w:id="4"/>
      <w:r w:rsidR="00C83D0B">
        <w:rPr>
          <w:rStyle w:val="CommentReference"/>
        </w:rPr>
        <w:commentReference w:id="4"/>
      </w:r>
    </w:p>
    <w:p w14:paraId="2412D18E" w14:textId="77777777" w:rsidR="00990237" w:rsidRDefault="00990237" w:rsidP="00EA22A1">
      <w:pPr>
        <w:rPr>
          <w:ins w:id="6" w:author="Microsoft Office User" w:date="2017-09-02T17:10:00Z"/>
          <w:color w:val="000000" w:themeColor="text1"/>
        </w:rPr>
      </w:pPr>
    </w:p>
    <w:p w14:paraId="34AF8A1F" w14:textId="69D35B32" w:rsidR="00830B0C" w:rsidRPr="006902F6" w:rsidRDefault="00C1438E" w:rsidP="00EA22A1">
      <w:pPr>
        <w:rPr>
          <w:color w:val="000000" w:themeColor="text1"/>
        </w:rPr>
      </w:pPr>
      <w:r>
        <w:rPr>
          <w:color w:val="000000" w:themeColor="text1"/>
        </w:rPr>
        <w:t>T</w:t>
      </w:r>
      <w:r w:rsidR="00A06D11" w:rsidRPr="006902F6">
        <w:rPr>
          <w:color w:val="000000" w:themeColor="text1"/>
        </w:rPr>
        <w:t xml:space="preserve">here are two limitations to </w:t>
      </w:r>
      <w:r w:rsidRPr="006902F6">
        <w:rPr>
          <w:color w:val="000000" w:themeColor="text1"/>
        </w:rPr>
        <w:t>th</w:t>
      </w:r>
      <w:r>
        <w:rPr>
          <w:color w:val="000000" w:themeColor="text1"/>
        </w:rPr>
        <w:t>ese</w:t>
      </w:r>
      <w:r w:rsidRPr="006902F6">
        <w:rPr>
          <w:color w:val="000000" w:themeColor="text1"/>
        </w:rPr>
        <w:t xml:space="preserve"> </w:t>
      </w:r>
      <w:r>
        <w:rPr>
          <w:color w:val="000000" w:themeColor="text1"/>
        </w:rPr>
        <w:t>interpretations:</w:t>
      </w:r>
      <w:r w:rsidR="00990237">
        <w:rPr>
          <w:color w:val="000000" w:themeColor="text1"/>
        </w:rPr>
        <w:t xml:space="preserve"> </w:t>
      </w:r>
      <w:r w:rsidR="00A06D11" w:rsidRPr="006902F6">
        <w:rPr>
          <w:color w:val="000000" w:themeColor="text1"/>
        </w:rPr>
        <w:t>one is the small sample size</w:t>
      </w:r>
      <w:r>
        <w:rPr>
          <w:color w:val="000000" w:themeColor="text1"/>
        </w:rPr>
        <w:t>,</w:t>
      </w:r>
      <w:r w:rsidR="00A06D11" w:rsidRPr="006902F6">
        <w:rPr>
          <w:color w:val="000000" w:themeColor="text1"/>
        </w:rPr>
        <w:t xml:space="preserve"> and </w:t>
      </w:r>
      <w:r>
        <w:rPr>
          <w:color w:val="000000" w:themeColor="text1"/>
        </w:rPr>
        <w:t xml:space="preserve">two, </w:t>
      </w:r>
      <w:r w:rsidR="00A06D11" w:rsidRPr="006902F6">
        <w:rPr>
          <w:color w:val="000000" w:themeColor="text1"/>
        </w:rPr>
        <w:t xml:space="preserve">that </w:t>
      </w:r>
      <w:r w:rsidR="00830B0C" w:rsidRPr="006902F6">
        <w:rPr>
          <w:color w:val="000000" w:themeColor="text1"/>
        </w:rPr>
        <w:t xml:space="preserve">it </w:t>
      </w:r>
      <w:r>
        <w:rPr>
          <w:color w:val="000000" w:themeColor="text1"/>
        </w:rPr>
        <w:t>i</w:t>
      </w:r>
      <w:r w:rsidRPr="006902F6">
        <w:rPr>
          <w:color w:val="000000" w:themeColor="text1"/>
        </w:rPr>
        <w:t xml:space="preserve">s </w:t>
      </w:r>
      <w:r w:rsidR="00A06D11" w:rsidRPr="006902F6">
        <w:rPr>
          <w:color w:val="000000" w:themeColor="text1"/>
        </w:rPr>
        <w:t xml:space="preserve">not </w:t>
      </w:r>
      <w:r w:rsidR="00830B0C" w:rsidRPr="006902F6">
        <w:rPr>
          <w:color w:val="000000" w:themeColor="text1"/>
        </w:rPr>
        <w:t xml:space="preserve">possible to determine the physiological status of </w:t>
      </w:r>
      <w:r>
        <w:rPr>
          <w:color w:val="000000" w:themeColor="text1"/>
        </w:rPr>
        <w:t>Cushing’s</w:t>
      </w:r>
      <w:r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830B0C"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Pr>
          <w:color w:val="000000" w:themeColor="text1"/>
        </w:rPr>
        <w:t>To address the question of whether the obese state mod</w:t>
      </w:r>
      <w:r w:rsidR="009402FD">
        <w:rPr>
          <w:color w:val="000000" w:themeColor="text1"/>
        </w:rPr>
        <w:t>ulates</w:t>
      </w:r>
      <w:r>
        <w:rPr>
          <w:color w:val="000000" w:themeColor="text1"/>
        </w:rPr>
        <w:t xml:space="preserve"> the effects of glucocorticoid excess</w:t>
      </w:r>
      <w:r w:rsidR="0034365F" w:rsidRPr="006902F6">
        <w:rPr>
          <w:color w:val="000000" w:themeColor="text1"/>
        </w:rPr>
        <w:t>, we designed mouse stud</w:t>
      </w:r>
      <w:r w:rsidR="009402FD">
        <w:rPr>
          <w:color w:val="000000" w:themeColor="text1"/>
        </w:rPr>
        <w:t>ies</w:t>
      </w:r>
      <w:r w:rsidR="0034365F" w:rsidRPr="006902F6">
        <w:rPr>
          <w:color w:val="000000" w:themeColor="text1"/>
        </w:rPr>
        <w:t xml:space="preserve"> </w:t>
      </w:r>
      <w:r w:rsidR="009402FD">
        <w:rPr>
          <w:color w:val="000000" w:themeColor="text1"/>
        </w:rPr>
        <w:t>that assess the metabolic outcomes frequently associated with both obesity and exposure to elevated glucocorticoid concentrations.</w:t>
      </w:r>
    </w:p>
    <w:p w14:paraId="4D52A97E" w14:textId="77777777" w:rsidR="00830B0C" w:rsidRPr="006902F6" w:rsidRDefault="00830B0C" w:rsidP="00EA22A1">
      <w:pPr>
        <w:rPr>
          <w:color w:val="000000" w:themeColor="text1"/>
        </w:rPr>
      </w:pPr>
    </w:p>
    <w:p w14:paraId="7FCCABF5" w14:textId="0F5B3BC6" w:rsidR="00FE35A0" w:rsidRPr="006902F6" w:rsidRDefault="000A7B19" w:rsidP="004B3A2E">
      <w:pPr>
        <w:rPr>
          <w:color w:val="000000" w:themeColor="text1"/>
        </w:rPr>
      </w:pPr>
      <w:r w:rsidRPr="006902F6">
        <w:rPr>
          <w:color w:val="000000" w:themeColor="text1"/>
        </w:rPr>
        <w:t xml:space="preserve">We found that </w:t>
      </w:r>
      <w:r w:rsidR="00830B0C" w:rsidRPr="006902F6">
        <w:rPr>
          <w:color w:val="000000" w:themeColor="text1"/>
        </w:rPr>
        <w:t>HFD</w:t>
      </w:r>
      <w:r w:rsidRPr="006902F6">
        <w:rPr>
          <w:color w:val="000000" w:themeColor="text1"/>
        </w:rPr>
        <w:t>-fed</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4B3A2E">
        <w:rPr>
          <w:color w:val="000000" w:themeColor="text1"/>
        </w:rPr>
        <w:t>HFD and dexamethasone also led to s</w:t>
      </w:r>
      <w:r w:rsidR="007B76B7" w:rsidRPr="006902F6">
        <w:rPr>
          <w:color w:val="000000" w:themeColor="text1"/>
        </w:rPr>
        <w:t>ignificant elevations in liver fa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 xml:space="preserve">elevated ALT levels seen in the obese Cushing’s patients.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831691">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8,49)", "plainTextFormattedCitation" : "(48,49)", "previouslyFormattedCitation" : "(48,49)" }, "properties" : { "noteIndex" : 0 }, "schema" : "https://github.com/citation-style-language/schema/raw/master/csl-citation.json" }</w:instrText>
      </w:r>
      <w:r w:rsidR="008A2DC1" w:rsidRPr="006902F6">
        <w:rPr>
          <w:color w:val="000000" w:themeColor="text1"/>
        </w:rPr>
        <w:fldChar w:fldCharType="separate"/>
      </w:r>
      <w:r w:rsidR="00671F00" w:rsidRPr="00671F00">
        <w:rPr>
          <w:noProof/>
          <w:color w:val="000000" w:themeColor="text1"/>
        </w:rPr>
        <w:t>(48,49)</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980A1E">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5,16)" }, "properties" : { "noteIndex" : 0 }, "schema" : "https://github.com/citation-style-language/schema/raw/master/csl-citation.json" }</w:instrText>
      </w:r>
      <w:r w:rsidR="009672A8" w:rsidRPr="006902F6">
        <w:rPr>
          <w:color w:val="000000" w:themeColor="text1"/>
        </w:rPr>
        <w:fldChar w:fldCharType="separate"/>
      </w:r>
      <w:r w:rsidR="00980A1E" w:rsidRPr="00980A1E">
        <w:rPr>
          <w:noProof/>
          <w:color w:val="000000" w:themeColor="text1"/>
        </w:rPr>
        <w:t>(13,14)</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831691">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0)", "plainTextFormattedCitation" : "(50)", "previouslyFormattedCitation" : "(50)"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HFD control mice to HFD 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4B3A2E">
        <w:rPr>
          <w:color w:val="000000" w:themeColor="text1"/>
        </w:rPr>
        <w:t xml:space="preserve">the </w:t>
      </w:r>
      <w:r w:rsidR="00DD765C">
        <w:rPr>
          <w:color w:val="000000" w:themeColor="text1"/>
        </w:rPr>
        <w:t>major mechanism behind</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A22A1">
      <w:pPr>
        <w:rPr>
          <w:color w:val="000000" w:themeColor="text1"/>
        </w:rPr>
      </w:pPr>
    </w:p>
    <w:p w14:paraId="59378091" w14:textId="7EDB0064" w:rsidR="00CD6325" w:rsidRPr="006902F6" w:rsidRDefault="0015242A" w:rsidP="004B3A2E">
      <w:pPr>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831691">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1\u201354)", "plainTextFormattedCitation" : "(51\u201354)", "previouslyFormattedCitation" : "(51\u201354)" }, "properties" : { "noteIndex" : 0 }, "schema" : "https://github.com/citation-style-language/schema/raw/master/csl-citation.json" }</w:instrText>
      </w:r>
      <w:r w:rsidR="004B21DD" w:rsidRPr="006902F6">
        <w:rPr>
          <w:color w:val="000000" w:themeColor="text1"/>
        </w:rPr>
        <w:fldChar w:fldCharType="separate"/>
      </w:r>
      <w:r w:rsidR="00671F00" w:rsidRPr="00671F00">
        <w:rPr>
          <w:noProof/>
          <w:color w:val="000000" w:themeColor="text1"/>
        </w:rPr>
        <w:t>(51–54)</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831691">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3,54)", "plainTextFormattedCitation" : "(53,54)", "previouslyFormattedCitation" : "(53,54)"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3,54)</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25,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w:t>
      </w:r>
      <w:r w:rsidR="004B3A2E">
        <w:rPr>
          <w:color w:val="000000" w:themeColor="text1"/>
        </w:rPr>
        <w:t>that</w:t>
      </w:r>
      <w:r w:rsidR="00FE35A0" w:rsidRPr="006902F6">
        <w:rPr>
          <w:color w:val="000000" w:themeColor="text1"/>
        </w:rPr>
        <w:t xml:space="preserve"> it is enhanced in the obese state </w:t>
      </w:r>
      <w:r w:rsidR="00FE35A0" w:rsidRPr="006902F6">
        <w:rPr>
          <w:color w:val="000000" w:themeColor="text1"/>
        </w:rPr>
        <w:fldChar w:fldCharType="begin" w:fldLock="1"/>
      </w:r>
      <w:r w:rsidR="0083169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5)", "plainTextFormattedCitation" : "(55)", "previouslyFormattedCitation" : "(55)"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55)</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w:t>
      </w:r>
      <w:r w:rsidR="004A6485">
        <w:rPr>
          <w:color w:val="000000" w:themeColor="text1"/>
        </w:rPr>
        <w:t xml:space="preserve">may drive </w:t>
      </w:r>
      <w:r w:rsidR="00CA3800" w:rsidRPr="006902F6">
        <w:rPr>
          <w:color w:val="000000" w:themeColor="text1"/>
        </w:rPr>
        <w:t>enhanced</w:t>
      </w:r>
      <w:r w:rsidR="00E603E5" w:rsidRPr="006902F6">
        <w:rPr>
          <w:color w:val="000000" w:themeColor="text1"/>
        </w:rPr>
        <w:t xml:space="preserve"> hepatic lipid accumulation in these mice.</w:t>
      </w:r>
      <w:r w:rsidR="00521ABA">
        <w:rPr>
          <w:color w:val="000000" w:themeColor="text1"/>
        </w:rPr>
        <w:t xml:space="preserve"> </w:t>
      </w:r>
    </w:p>
    <w:p w14:paraId="29829940" w14:textId="77777777" w:rsidR="00CD6325" w:rsidRPr="006902F6" w:rsidRDefault="00CD6325" w:rsidP="00EA22A1">
      <w:pPr>
        <w:rPr>
          <w:color w:val="000000" w:themeColor="text1"/>
        </w:rPr>
      </w:pPr>
    </w:p>
    <w:p w14:paraId="1CD3293E" w14:textId="718D86C0" w:rsidR="00EA22A1" w:rsidRPr="006902F6" w:rsidRDefault="0015242A" w:rsidP="0015242A">
      <w:pPr>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831691">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6)", "plainTextFormattedCitation" : "(56)", "previouslyFormattedCitation" : "(56)"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6)</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831691">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7)", "plainTextFormattedCitation" : "(57)", "previouslyFormattedCitation" : "(57)"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7)</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831691">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mendeley" : { "formattedCitation" : "(35,58,59)", "plainTextFormattedCitation" : "(35,58,59)", "previouslyFormattedCitation" : "(35,58,59)"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35,58,59)</w:t>
      </w:r>
      <w:r w:rsidRPr="006902F6">
        <w:rPr>
          <w:color w:val="000000" w:themeColor="text1"/>
        </w:rPr>
        <w:fldChar w:fldCharType="end"/>
      </w:r>
      <w:r w:rsidRPr="006902F6">
        <w:rPr>
          <w:color w:val="000000" w:themeColor="text1"/>
        </w:rPr>
        <w:t xml:space="preserve"> have been proposed as possible mechanisms. We assessed all of the previously proposed targets and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t>
      </w:r>
      <w:r w:rsidR="0014428B" w:rsidRPr="006902F6">
        <w:rPr>
          <w:color w:val="000000" w:themeColor="text1"/>
        </w:rPr>
        <w:lastRenderedPageBreak/>
        <w:t xml:space="preserve">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7976C330" w14:textId="77777777" w:rsidR="00CD1457" w:rsidRPr="006902F6" w:rsidRDefault="00CD1457">
      <w:pPr>
        <w:rPr>
          <w:color w:val="000000" w:themeColor="text1"/>
        </w:rPr>
      </w:pPr>
    </w:p>
    <w:p w14:paraId="5FD2AFF5" w14:textId="601699FF" w:rsidR="00CD1457" w:rsidRPr="006902F6" w:rsidRDefault="00CD1457">
      <w:pPr>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980A1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15,16,60)", "plainTextFormattedCitation" : "(15,16,60)", "previouslyFormattedCitation" : "(10,11,60)" }, "properties" : { "noteIndex" : 0 }, "schema" : "https://github.com/citation-style-language/schema/raw/master/csl-citation.json" }</w:instrText>
      </w:r>
      <w:r w:rsidR="00022845" w:rsidRPr="006902F6">
        <w:rPr>
          <w:color w:val="000000" w:themeColor="text1"/>
        </w:rPr>
        <w:fldChar w:fldCharType="separate"/>
      </w:r>
      <w:r w:rsidR="00980A1E" w:rsidRPr="00980A1E">
        <w:rPr>
          <w:noProof/>
          <w:color w:val="000000" w:themeColor="text1"/>
        </w:rPr>
        <w:t>(15,16,60)</w:t>
      </w:r>
      <w:r w:rsidR="00022845" w:rsidRPr="006902F6">
        <w:rPr>
          <w:color w:val="000000" w:themeColor="text1"/>
        </w:rPr>
        <w:fldChar w:fldCharType="end"/>
      </w:r>
      <w:r w:rsidR="00255615" w:rsidRPr="006902F6">
        <w:rPr>
          <w:color w:val="000000" w:themeColor="text1"/>
        </w:rPr>
        <w:t xml:space="preserve">. </w:t>
      </w:r>
      <w:r w:rsidR="0015242A" w:rsidRPr="006902F6">
        <w:rPr>
          <w:color w:val="000000" w:themeColor="text1"/>
        </w:rPr>
        <w:t>Further studies are needed to determine whether diet or obesity status or both are the source of this elevated metabolic risk</w:t>
      </w:r>
      <w:r w:rsidR="004A6485">
        <w:rPr>
          <w:color w:val="000000" w:themeColor="text1"/>
        </w:rPr>
        <w:t xml:space="preserve"> to glucocorticoids, and whether these mechanisms are similar</w:t>
      </w:r>
      <w:r w:rsidR="0015242A" w:rsidRPr="006902F6">
        <w:rPr>
          <w:color w:val="000000" w:themeColor="text1"/>
        </w:rPr>
        <w:t>.</w:t>
      </w:r>
    </w:p>
    <w:p w14:paraId="5FF6DF6E" w14:textId="77777777" w:rsidR="009C5B00" w:rsidRPr="006902F6" w:rsidRDefault="009C5B00">
      <w:pPr>
        <w:rPr>
          <w:color w:val="000000" w:themeColor="text1"/>
        </w:rPr>
      </w:pPr>
    </w:p>
    <w:p w14:paraId="4CD81769" w14:textId="20CE221C" w:rsidR="009C5B00" w:rsidRPr="006902F6" w:rsidRDefault="00794B8D" w:rsidP="009C5B00">
      <w:pPr>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are </w:t>
      </w:r>
      <w:r w:rsidR="0015242A" w:rsidRPr="006902F6">
        <w:rPr>
          <w:color w:val="000000" w:themeColor="text1"/>
        </w:rPr>
        <w:t xml:space="preserve">a huge number of obese individuals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F45451">
        <w:rPr>
          <w:color w:val="000000" w:themeColor="text1"/>
        </w:rPr>
        <w:t>should</w:t>
      </w:r>
      <w:r w:rsidR="00F45451"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 xml:space="preserve">. </w:t>
      </w:r>
      <w:r w:rsidR="00F45451">
        <w:rPr>
          <w:color w:val="000000" w:themeColor="text1"/>
        </w:rPr>
        <w:t>Future studies will</w:t>
      </w:r>
      <w:r w:rsidR="009C5B00" w:rsidRPr="006902F6">
        <w:rPr>
          <w:color w:val="000000" w:themeColor="text1"/>
        </w:rPr>
        <w:t xml:space="preserve"> </w:t>
      </w:r>
      <w:r w:rsidR="00F45451">
        <w:rPr>
          <w:color w:val="000000" w:themeColor="text1"/>
        </w:rPr>
        <w:t>determine</w:t>
      </w:r>
      <w:r w:rsidR="00F45451" w:rsidRPr="006902F6">
        <w:rPr>
          <w:color w:val="000000" w:themeColor="text1"/>
        </w:rPr>
        <w:t xml:space="preserve"> </w:t>
      </w:r>
      <w:r w:rsidR="009C5B00" w:rsidRPr="006902F6">
        <w:rPr>
          <w:color w:val="000000" w:themeColor="text1"/>
        </w:rPr>
        <w:t>whether blocking glucocorticoid/</w:t>
      </w:r>
      <w:proofErr w:type="spellStart"/>
      <w:r w:rsidR="009C5B00" w:rsidRPr="006902F6">
        <w:rPr>
          <w:color w:val="000000" w:themeColor="text1"/>
        </w:rPr>
        <w:t>lipolytic</w:t>
      </w:r>
      <w:proofErr w:type="spellEnd"/>
      <w:r w:rsidR="009C5B00" w:rsidRPr="006902F6">
        <w:rPr>
          <w:color w:val="000000" w:themeColor="text1"/>
        </w:rPr>
        <w:t xml:space="preserve"> action in the fat tissue </w:t>
      </w:r>
      <w:r w:rsidR="00F45451">
        <w:rPr>
          <w:color w:val="000000" w:themeColor="text1"/>
        </w:rPr>
        <w:t>is</w:t>
      </w:r>
      <w:r w:rsidR="009C5B00" w:rsidRPr="006902F6">
        <w:rPr>
          <w:color w:val="000000" w:themeColor="text1"/>
        </w:rPr>
        <w:t xml:space="preserve"> beneficial </w:t>
      </w:r>
      <w:r w:rsidR="00F45451">
        <w:rPr>
          <w:color w:val="000000" w:themeColor="text1"/>
        </w:rPr>
        <w:t>for</w:t>
      </w:r>
      <w:r w:rsidR="00F45451" w:rsidRPr="006902F6">
        <w:rPr>
          <w:color w:val="000000" w:themeColor="text1"/>
        </w:rPr>
        <w:t xml:space="preserve"> </w:t>
      </w:r>
      <w:r w:rsidR="009C5B00" w:rsidRPr="006902F6">
        <w:rPr>
          <w:color w:val="000000" w:themeColor="text1"/>
        </w:rPr>
        <w:t>prevent</w:t>
      </w:r>
      <w:r w:rsidR="00F45451">
        <w:rPr>
          <w:color w:val="000000" w:themeColor="text1"/>
        </w:rPr>
        <w:t>ing</w:t>
      </w:r>
      <w:r w:rsidR="009C5B00" w:rsidRPr="006902F6">
        <w:rPr>
          <w:color w:val="000000" w:themeColor="text1"/>
        </w:rPr>
        <w:t xml:space="preserve"> or enhanc</w:t>
      </w:r>
      <w:r w:rsidR="00F45451">
        <w:rPr>
          <w:color w:val="000000" w:themeColor="text1"/>
        </w:rPr>
        <w:t>ing</w:t>
      </w:r>
      <w:r w:rsidR="009C5B00" w:rsidRPr="006902F6">
        <w:rPr>
          <w:color w:val="000000" w:themeColor="text1"/>
        </w:rPr>
        <w:t xml:space="preserve"> recovery </w:t>
      </w:r>
      <w:r w:rsidR="00F45451">
        <w:rPr>
          <w:color w:val="000000" w:themeColor="text1"/>
        </w:rPr>
        <w:t>from</w:t>
      </w:r>
      <w:r w:rsidR="00F45451" w:rsidRPr="006902F6">
        <w:rPr>
          <w:color w:val="000000" w:themeColor="text1"/>
        </w:rPr>
        <w:t xml:space="preserve"> </w:t>
      </w:r>
      <w:r w:rsidR="009C5B00" w:rsidRPr="006902F6">
        <w:rPr>
          <w:color w:val="000000" w:themeColor="text1"/>
        </w:rPr>
        <w:t xml:space="preserve">glucocorticoid-induced </w:t>
      </w:r>
      <w:r w:rsidR="00F45451">
        <w:rPr>
          <w:color w:val="000000" w:themeColor="text1"/>
        </w:rPr>
        <w:t>metabolic disturbances</w:t>
      </w:r>
      <w:r w:rsidR="003A5D40">
        <w:rPr>
          <w:color w:val="000000" w:themeColor="text1"/>
        </w:rPr>
        <w:t>.</w:t>
      </w:r>
    </w:p>
    <w:p w14:paraId="1CE65F05" w14:textId="77777777" w:rsidR="009C5B00" w:rsidRPr="006902F6" w:rsidRDefault="009C5B00">
      <w:pPr>
        <w:rPr>
          <w:color w:val="000000" w:themeColor="text1"/>
        </w:rPr>
      </w:pP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42961BC2" w14:textId="33DF9C34" w:rsidR="000A4359" w:rsidRPr="006902F6" w:rsidRDefault="000A4359" w:rsidP="00011A92">
      <w:pPr>
        <w:rPr>
          <w:bCs/>
          <w:color w:val="000000" w:themeColor="text1"/>
        </w:rPr>
      </w:pP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 xml:space="preserve">Metabolism, Bariatric Surgery and Behavior Core </w:t>
      </w:r>
      <w:r w:rsidR="00A23F57" w:rsidRPr="006902F6">
        <w:rPr>
          <w:bCs/>
          <w:color w:val="000000" w:themeColor="text1"/>
        </w:rPr>
        <w:t>(</w:t>
      </w:r>
      <w:r w:rsidRPr="006902F6">
        <w:rPr>
          <w:bCs/>
          <w:color w:val="000000" w:themeColor="text1"/>
        </w:rPr>
        <w:t>U2C-DK110768</w:t>
      </w:r>
      <w:r w:rsidR="00A23F57" w:rsidRPr="006902F6">
        <w:rPr>
          <w:bCs/>
          <w:color w:val="000000" w:themeColor="text1"/>
        </w:rPr>
        <w:t>)</w:t>
      </w:r>
      <w:r w:rsidR="004B1467" w:rsidRPr="006902F6">
        <w:rPr>
          <w:bCs/>
          <w:color w:val="000000" w:themeColor="text1"/>
        </w:rPr>
        <w:t xml:space="preserve">, </w:t>
      </w:r>
      <w:r w:rsidR="00C01656" w:rsidRPr="006902F6">
        <w:rPr>
          <w:bCs/>
          <w:color w:val="000000" w:themeColor="text1"/>
        </w:rPr>
        <w:t xml:space="preserve">the Michigan Nutrition Obesity Research Center </w:t>
      </w:r>
      <w:r w:rsidR="00A23F57" w:rsidRPr="006902F6">
        <w:rPr>
          <w:bCs/>
          <w:color w:val="000000" w:themeColor="text1"/>
        </w:rPr>
        <w:t>(</w:t>
      </w:r>
      <w:r w:rsidR="00C01656" w:rsidRPr="006902F6">
        <w:rPr>
          <w:bCs/>
          <w:color w:val="000000" w:themeColor="text1"/>
        </w:rPr>
        <w:t>P30-</w:t>
      </w:r>
      <w:r w:rsidR="00C01656" w:rsidRPr="006902F6">
        <w:rPr>
          <w:bCs/>
          <w:iCs/>
          <w:color w:val="000000" w:themeColor="text1"/>
        </w:rPr>
        <w:t>DK089503</w:t>
      </w:r>
      <w:r w:rsidR="00A23F57" w:rsidRPr="006902F6">
        <w:rPr>
          <w:bCs/>
          <w:iCs/>
          <w:color w:val="000000" w:themeColor="text1"/>
        </w:rPr>
        <w:t>)</w:t>
      </w:r>
      <w:r w:rsidR="004B1467" w:rsidRPr="006902F6">
        <w:rPr>
          <w:bCs/>
          <w:iCs/>
          <w:color w:val="000000" w:themeColor="text1"/>
        </w:rPr>
        <w:t xml:space="preserve"> and the University of Michigan Comprehensive Cancer Center Core</w:t>
      </w:r>
      <w:r w:rsidR="003A23D7" w:rsidRPr="006902F6">
        <w:rPr>
          <w:bCs/>
          <w:iCs/>
          <w:color w:val="000000" w:themeColor="text1"/>
        </w:rPr>
        <w:t xml:space="preserve"> (</w:t>
      </w:r>
      <w:r w:rsidR="003A23D7" w:rsidRPr="006902F6">
        <w:rPr>
          <w:rFonts w:eastAsia="Times New Roman" w:cs="Times New Roman"/>
          <w:color w:val="000000" w:themeColor="text1"/>
          <w:shd w:val="clear" w:color="auto" w:fill="FFFFFF"/>
        </w:rPr>
        <w:t>P30-CA062203</w:t>
      </w:r>
      <w:r w:rsidR="003A23D7" w:rsidRPr="006902F6">
        <w:rPr>
          <w:rFonts w:eastAsia="Times New Roman" w:cs="Times New Roman"/>
          <w:color w:val="000000" w:themeColor="text1"/>
        </w:rPr>
        <w:t>)</w:t>
      </w:r>
      <w:r w:rsidRPr="006902F6">
        <w:rPr>
          <w:bCs/>
          <w:color w:val="000000" w:themeColor="text1"/>
        </w:rPr>
        <w:t>.</w:t>
      </w:r>
      <w:r w:rsidR="00A23F57" w:rsidRPr="006902F6">
        <w:rPr>
          <w:bCs/>
          <w:color w:val="000000" w:themeColor="text1"/>
        </w:rPr>
        <w:t xml:space="preserve">  </w:t>
      </w:r>
      <w:r w:rsidR="000B4772" w:rsidRPr="00015EDD">
        <w:rPr>
          <w:bCs/>
          <w:color w:val="000000" w:themeColor="text1"/>
        </w:rPr>
        <w:t xml:space="preserve">Erin Stephenson is </w:t>
      </w:r>
      <w:r w:rsidR="00015EDD">
        <w:rPr>
          <w:bCs/>
          <w:color w:val="000000" w:themeColor="text1"/>
        </w:rPr>
        <w:t>partially</w:t>
      </w:r>
      <w:r w:rsidR="000B4772" w:rsidRPr="00015EDD">
        <w:rPr>
          <w:bCs/>
          <w:color w:val="000000" w:themeColor="text1"/>
        </w:rPr>
        <w:t xml:space="preserve"> supported by funding</w:t>
      </w:r>
      <w:r w:rsidR="00015EDD">
        <w:rPr>
          <w:bCs/>
          <w:color w:val="000000" w:themeColor="text1"/>
        </w:rPr>
        <w:t xml:space="preserve"> from</w:t>
      </w:r>
      <w:r w:rsidR="000B4772" w:rsidRPr="00015EDD">
        <w:rPr>
          <w:bCs/>
          <w:color w:val="000000" w:themeColor="text1"/>
        </w:rPr>
        <w:t xml:space="preserve"> </w:t>
      </w:r>
      <w:r w:rsidR="00015EDD" w:rsidRPr="004B46F2">
        <w:rPr>
          <w:rFonts w:cs="Times"/>
          <w:bCs/>
        </w:rPr>
        <w:t xml:space="preserve">Le Bonheur Children’s Hospital, the Children’s Foundation Research Institute and the Le Bonheur Associate </w:t>
      </w:r>
      <w:proofErr w:type="gramStart"/>
      <w:r w:rsidR="00015EDD" w:rsidRPr="004B46F2">
        <w:rPr>
          <w:rFonts w:cs="Times"/>
          <w:bCs/>
        </w:rPr>
        <w:t xml:space="preserve">Board </w:t>
      </w:r>
      <w:r w:rsidR="000B4772">
        <w:rPr>
          <w:bCs/>
          <w:color w:val="000000" w:themeColor="text1"/>
        </w:rPr>
        <w:t>.</w:t>
      </w:r>
      <w:proofErr w:type="gramEnd"/>
      <w:r w:rsidR="000B4772">
        <w:rPr>
          <w:bCs/>
          <w:color w:val="000000" w:themeColor="text1"/>
        </w:rPr>
        <w:t xml:space="preserve"> </w:t>
      </w:r>
      <w:r w:rsidR="00302276">
        <w:rPr>
          <w:bCs/>
          <w:color w:val="000000" w:themeColor="text1"/>
        </w:rPr>
        <w:t xml:space="preserve">We would like to thank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p>
    <w:p w14:paraId="1982CFE6" w14:textId="77777777" w:rsidR="000A7B51" w:rsidRPr="006902F6" w:rsidRDefault="000A7B51" w:rsidP="000A4359">
      <w:pPr>
        <w:rPr>
          <w:bCs/>
          <w:color w:val="000000" w:themeColor="text1"/>
        </w:rPr>
      </w:pPr>
    </w:p>
    <w:p w14:paraId="4A6E6AEB" w14:textId="77777777" w:rsidR="000A7B51" w:rsidRPr="006902F6" w:rsidRDefault="000A7B51" w:rsidP="000A4359">
      <w:pPr>
        <w:rPr>
          <w:rFonts w:ascii="Times New Roman" w:eastAsia="Times New Roman" w:hAnsi="Times New Roman" w:cs="Times New Roman"/>
          <w:color w:val="000000" w:themeColor="text1"/>
        </w:rPr>
      </w:pPr>
    </w:p>
    <w:p w14:paraId="292F6E5A" w14:textId="0919D199" w:rsidR="000A7B51" w:rsidRPr="006902F6" w:rsidRDefault="000A7B51" w:rsidP="000A7B51">
      <w:pPr>
        <w:pStyle w:val="Heading1"/>
        <w:rPr>
          <w:color w:val="000000" w:themeColor="text1"/>
        </w:rPr>
      </w:pPr>
      <w:r w:rsidRPr="006902F6">
        <w:rPr>
          <w:color w:val="000000" w:themeColor="text1"/>
        </w:rPr>
        <w:t>References</w:t>
      </w:r>
    </w:p>
    <w:p w14:paraId="407418F5" w14:textId="5704105D" w:rsidR="000A4359" w:rsidRPr="006902F6" w:rsidRDefault="000A4359" w:rsidP="000A4359">
      <w:pPr>
        <w:rPr>
          <w:color w:val="000000" w:themeColor="text1"/>
        </w:rPr>
      </w:pPr>
    </w:p>
    <w:p w14:paraId="4CB98194" w14:textId="4D07A249" w:rsidR="00980A1E" w:rsidRPr="00980A1E" w:rsidRDefault="00FA2417" w:rsidP="00980A1E">
      <w:pPr>
        <w:widowControl w:val="0"/>
        <w:autoSpaceDE w:val="0"/>
        <w:autoSpaceDN w:val="0"/>
        <w:adjustRightInd w:val="0"/>
        <w:ind w:left="640" w:hanging="640"/>
        <w:rPr>
          <w:rFonts w:ascii="Calibri" w:eastAsia="Times New Roman" w:hAnsi="Calibri" w:cs="Times New Roman"/>
          <w:noProof/>
        </w:rPr>
      </w:pPr>
      <w:r w:rsidRPr="006902F6">
        <w:rPr>
          <w:color w:val="000000" w:themeColor="text1"/>
        </w:rPr>
        <w:fldChar w:fldCharType="begin" w:fldLock="1"/>
      </w:r>
      <w:r w:rsidRPr="006902F6">
        <w:rPr>
          <w:color w:val="000000" w:themeColor="text1"/>
        </w:rPr>
        <w:instrText xml:space="preserve">ADDIN Mendeley Bibliography CSL_BIBLIOGRAPHY </w:instrText>
      </w:r>
      <w:r w:rsidRPr="006902F6">
        <w:rPr>
          <w:color w:val="000000" w:themeColor="text1"/>
        </w:rPr>
        <w:fldChar w:fldCharType="separate"/>
      </w:r>
      <w:r w:rsidR="00980A1E" w:rsidRPr="00980A1E">
        <w:rPr>
          <w:rFonts w:ascii="Calibri" w:eastAsia="Times New Roman" w:hAnsi="Calibri" w:cs="Times New Roman"/>
          <w:noProof/>
        </w:rPr>
        <w:t xml:space="preserve">1. </w:t>
      </w:r>
      <w:r w:rsidR="00980A1E" w:rsidRPr="00980A1E">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03ACD77F"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 </w:t>
      </w:r>
      <w:r w:rsidRPr="00980A1E">
        <w:rPr>
          <w:rFonts w:ascii="Calibri" w:eastAsia="Times New Roman" w:hAnsi="Calibri" w:cs="Times New Roman"/>
          <w:noProof/>
        </w:rPr>
        <w:tab/>
        <w:t xml:space="preserve">Rockall A, Sohaib S, Evans D, Kaltsas G, Isidori A, Monson J, Besser G, Grossman A, Reznek R. Hepatic steatosis in Cushing’s syndrome: a radiological assessment using computed </w:t>
      </w:r>
      <w:r w:rsidRPr="00980A1E">
        <w:rPr>
          <w:rFonts w:ascii="Calibri" w:eastAsia="Times New Roman" w:hAnsi="Calibri" w:cs="Times New Roman"/>
          <w:noProof/>
        </w:rPr>
        <w:lastRenderedPageBreak/>
        <w:t>tomography. Eur J Endocrinol [Internet]. 2003;149:543–8. Available from: http://www.eje-online.org/cgi/doi/10.1530/eje.0.1490543</w:t>
      </w:r>
    </w:p>
    <w:p w14:paraId="18D3D69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 </w:t>
      </w:r>
      <w:r w:rsidRPr="00980A1E">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11DD16B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 </w:t>
      </w:r>
      <w:r w:rsidRPr="00980A1E">
        <w:rPr>
          <w:rFonts w:ascii="Calibri" w:eastAsia="Times New Roman" w:hAnsi="Calibri" w:cs="Times New Roman"/>
          <w:noProof/>
        </w:rPr>
        <w:tab/>
        <w:t xml:space="preserve">Pivonello R, Martino MC De, Leo M De, Lombardi G, Colao A. Cushing’s Syndrome. 2008;37:135–49. </w:t>
      </w:r>
    </w:p>
    <w:p w14:paraId="69BCF72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 </w:t>
      </w:r>
      <w:r w:rsidRPr="00980A1E">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116214AB"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6. </w:t>
      </w:r>
      <w:r w:rsidRPr="00980A1E">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7ABFAFDF"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7. </w:t>
      </w:r>
      <w:r w:rsidRPr="00980A1E">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6CAF05B"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8. </w:t>
      </w:r>
      <w:r w:rsidRPr="00980A1E">
        <w:rPr>
          <w:rFonts w:ascii="Calibri" w:eastAsia="Times New Roman" w:hAnsi="Calibri" w:cs="Times New Roman"/>
          <w:noProof/>
        </w:rPr>
        <w:tab/>
        <w:t xml:space="preserve">Hsiao C, Ph D, Cherry DK, Beatty PC, Ph D, Rechtsteiner EA, Care H. National Ambulatory Medical Care Survey : 2007 Summary. 2010; </w:t>
      </w:r>
    </w:p>
    <w:p w14:paraId="52738DB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9. </w:t>
      </w:r>
      <w:r w:rsidRPr="00980A1E">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610FB0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0. </w:t>
      </w:r>
      <w:r w:rsidRPr="00980A1E">
        <w:rPr>
          <w:rFonts w:ascii="Calibri" w:eastAsia="Times New Roman" w:hAnsi="Calibri" w:cs="Times New Roman"/>
          <w:noProof/>
        </w:rPr>
        <w:tab/>
        <w:t xml:space="preserve">Karam JH, Grodsky GM, Ph D, Forsham PH. Excessive Insulin Response to Glucose in Obese Subjects as Measured by Immunochemical Assay. </w:t>
      </w:r>
    </w:p>
    <w:p w14:paraId="447B08F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1. </w:t>
      </w:r>
      <w:r w:rsidRPr="00980A1E">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3F12F7BE"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2. </w:t>
      </w:r>
      <w:r w:rsidRPr="00980A1E">
        <w:rPr>
          <w:rFonts w:ascii="Calibri" w:eastAsia="Times New Roman" w:hAnsi="Calibri" w:cs="Times New Roman"/>
          <w:noProof/>
        </w:rPr>
        <w:tab/>
        <w:t xml:space="preserve">Steffensen C, Pereira AM, Dekkers OM. Prevalence of hypercortisolism in type 2 diabetes patients : a systematic review and. 2016; </w:t>
      </w:r>
    </w:p>
    <w:p w14:paraId="55B706F8"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3. </w:t>
      </w:r>
      <w:r w:rsidRPr="00980A1E">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99334D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4. </w:t>
      </w:r>
      <w:r w:rsidRPr="00980A1E">
        <w:rPr>
          <w:rFonts w:ascii="Calibri" w:eastAsia="Times New Roman" w:hAnsi="Calibri" w:cs="Times New Roman"/>
          <w:noProof/>
        </w:rPr>
        <w:tab/>
        <w:t xml:space="preserve">Youssef WI, Mccullough AJ. Steatohepatitis in obese individuals. 2002;16:733–47. </w:t>
      </w:r>
    </w:p>
    <w:p w14:paraId="4F5F8A7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5. </w:t>
      </w:r>
      <w:r w:rsidRPr="00980A1E">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1F4F564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6. </w:t>
      </w:r>
      <w:r w:rsidRPr="00980A1E">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41AD252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7. </w:t>
      </w:r>
      <w:r w:rsidRPr="00980A1E">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A780B3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8. </w:t>
      </w:r>
      <w:r w:rsidRPr="00980A1E">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5A52E49E"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9. </w:t>
      </w:r>
      <w:r w:rsidRPr="00980A1E">
        <w:rPr>
          <w:rFonts w:ascii="Calibri" w:eastAsia="Times New Roman" w:hAnsi="Calibri" w:cs="Times New Roman"/>
          <w:noProof/>
        </w:rPr>
        <w:tab/>
        <w:t xml:space="preserve">Schakman O, Kalista S, Barbé C, Loumaye A, Thissen JP. Glucocorticoid-induced skeletal muscle atrophy </w:t>
      </w:r>
      <w:r w:rsidRPr="00980A1E">
        <w:rPr>
          <w:rFonts w:ascii="Oriya Sangam MN" w:eastAsia="Oriya Sangam MN" w:hAnsi="Oriya Sangam MN" w:cs="Oriya Sangam MN"/>
          <w:noProof/>
        </w:rPr>
        <w:t>ଝ</w:t>
      </w:r>
      <w:r w:rsidRPr="00980A1E">
        <w:rPr>
          <w:rFonts w:ascii="Calibri" w:eastAsia="Times New Roman" w:hAnsi="Calibri" w:cs="Times New Roman"/>
          <w:noProof/>
        </w:rPr>
        <w:t>. Int J Biochem Cell Biol [Internet]. Elsevier Ltd; 2013;45:2163–72. Available from: http://dx.doi.org/10.1016/j.biocel.2013.05.036</w:t>
      </w:r>
    </w:p>
    <w:p w14:paraId="39195E9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0. </w:t>
      </w:r>
      <w:r w:rsidRPr="00980A1E">
        <w:rPr>
          <w:rFonts w:ascii="Calibri" w:eastAsia="Times New Roman" w:hAnsi="Calibri" w:cs="Times New Roman"/>
          <w:noProof/>
        </w:rPr>
        <w:tab/>
        <w:t xml:space="preserve">Abad V, Chrousos GP, Reynolds JC, Nieman LK, Hill SC, Weinstein RS, Leong GM. </w:t>
      </w:r>
      <w:r w:rsidRPr="00980A1E">
        <w:rPr>
          <w:rFonts w:ascii="Calibri" w:eastAsia="Times New Roman" w:hAnsi="Calibri" w:cs="Times New Roman"/>
          <w:noProof/>
        </w:rPr>
        <w:lastRenderedPageBreak/>
        <w:t xml:space="preserve">Glucocorticoid Excess During Adolescence Leads to a Major Persistent Deficit in Bone Mass and an Increase in Central Body Fat. 2001;16:1879–85. </w:t>
      </w:r>
    </w:p>
    <w:p w14:paraId="1D4F5F0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1. </w:t>
      </w:r>
      <w:r w:rsidRPr="00980A1E">
        <w:rPr>
          <w:rFonts w:ascii="Calibri" w:eastAsia="Times New Roman" w:hAnsi="Calibri" w:cs="Times New Roman"/>
          <w:noProof/>
        </w:rPr>
        <w:tab/>
        <w:t xml:space="preserve">Geer EB, Shen W, Gallagher D, Punyanitya M, Looker HC, Post KD, Freda PU. Female Patients with Cushing ’ s Disease. 2011;73:469–75. </w:t>
      </w:r>
    </w:p>
    <w:p w14:paraId="08FCD5D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2. </w:t>
      </w:r>
      <w:r w:rsidRPr="00980A1E">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66A4C4E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3. </w:t>
      </w:r>
      <w:r w:rsidRPr="00980A1E">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A23321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4. </w:t>
      </w:r>
      <w:r w:rsidRPr="00980A1E">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1345FB45"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5. </w:t>
      </w:r>
      <w:r w:rsidRPr="00980A1E">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EC5482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6. </w:t>
      </w:r>
      <w:r w:rsidRPr="00980A1E">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716DE1F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7. </w:t>
      </w:r>
      <w:r w:rsidRPr="00980A1E">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1F8202C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8. </w:t>
      </w:r>
      <w:r w:rsidRPr="00980A1E">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9B0EAC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9. </w:t>
      </w:r>
      <w:r w:rsidRPr="00980A1E">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732C8CE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0. </w:t>
      </w:r>
      <w:r w:rsidRPr="00980A1E">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0F25FF8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1. </w:t>
      </w:r>
      <w:r w:rsidRPr="00980A1E">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3FC91C9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2. </w:t>
      </w:r>
      <w:r w:rsidRPr="00980A1E">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215A7CF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3. </w:t>
      </w:r>
      <w:r w:rsidRPr="00980A1E">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2778B45F"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lastRenderedPageBreak/>
        <w:t xml:space="preserve">34. </w:t>
      </w:r>
      <w:r w:rsidRPr="00980A1E">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5CAC7388"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5. </w:t>
      </w:r>
      <w:r w:rsidRPr="00980A1E">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5ED90C2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6. </w:t>
      </w:r>
      <w:r w:rsidRPr="00980A1E">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47B36B7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7. </w:t>
      </w:r>
      <w:r w:rsidRPr="00980A1E">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492F6CE8"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8. </w:t>
      </w:r>
      <w:r w:rsidRPr="00980A1E">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3B71D999"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9. </w:t>
      </w:r>
      <w:r w:rsidRPr="00980A1E">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19B589D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0. </w:t>
      </w:r>
      <w:r w:rsidRPr="00980A1E">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1999; </w:t>
      </w:r>
    </w:p>
    <w:p w14:paraId="6475CCF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1. </w:t>
      </w:r>
      <w:r w:rsidRPr="00980A1E">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164584C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2. </w:t>
      </w:r>
      <w:r w:rsidRPr="00980A1E">
        <w:rPr>
          <w:rFonts w:ascii="Calibri" w:eastAsia="Times New Roman" w:hAnsi="Calibri" w:cs="Times New Roman"/>
          <w:noProof/>
        </w:rPr>
        <w:tab/>
        <w:t xml:space="preserve">Chiang S-H, Chang L SA. TC10 and Insulin </w:t>
      </w:r>
      <w:r w:rsidRPr="00980A1E">
        <w:rPr>
          <w:rFonts w:ascii="Calibri" w:eastAsia="Calibri" w:hAnsi="Calibri" w:cs="Calibri"/>
          <w:noProof/>
        </w:rPr>
        <w:t>‐</w:t>
      </w:r>
      <w:r w:rsidRPr="00980A1E">
        <w:rPr>
          <w:rFonts w:ascii="Calibri" w:eastAsia="Times New Roman" w:hAnsi="Calibri" w:cs="Times New Roman"/>
          <w:noProof/>
        </w:rPr>
        <w:t xml:space="preserve"> Stimulated Glucose Transport. 2002;406:1257–62. </w:t>
      </w:r>
    </w:p>
    <w:p w14:paraId="0403F76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3. </w:t>
      </w:r>
      <w:r w:rsidRPr="00980A1E">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2737D35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4. </w:t>
      </w:r>
      <w:r w:rsidRPr="00980A1E">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23B4443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5. </w:t>
      </w:r>
      <w:r w:rsidRPr="00980A1E">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55A8E87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6. </w:t>
      </w:r>
      <w:r w:rsidRPr="00980A1E">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4BEBD15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7. </w:t>
      </w:r>
      <w:r w:rsidRPr="00980A1E">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0CAA67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8. </w:t>
      </w:r>
      <w:r w:rsidRPr="00980A1E">
        <w:rPr>
          <w:rFonts w:ascii="Calibri" w:eastAsia="Times New Roman" w:hAnsi="Calibri" w:cs="Times New Roman"/>
          <w:noProof/>
        </w:rPr>
        <w:tab/>
        <w:t xml:space="preserve">Yan Y, Hou D, Zhao X, Liu J. Childhood Adiposity and Nonalcoholic Fatty Liver Disease in Adulthood. 2017;139. </w:t>
      </w:r>
    </w:p>
    <w:p w14:paraId="6961BF8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9. </w:t>
      </w:r>
      <w:r w:rsidRPr="00980A1E">
        <w:rPr>
          <w:rFonts w:ascii="Calibri" w:eastAsia="Times New Roman" w:hAnsi="Calibri" w:cs="Times New Roman"/>
          <w:noProof/>
        </w:rPr>
        <w:tab/>
        <w:t xml:space="preserve">Stender S, Kozlitina J, Nordestgaard BG, Tybjærg-hansen A, Hobbs HH, Cohen JC. </w:t>
      </w:r>
      <w:r w:rsidRPr="00980A1E">
        <w:rPr>
          <w:rFonts w:ascii="Calibri" w:eastAsia="Times New Roman" w:hAnsi="Calibri" w:cs="Times New Roman"/>
          <w:noProof/>
        </w:rPr>
        <w:lastRenderedPageBreak/>
        <w:t>Adiposity amplifies the genetic risk of fatty liver disease conferred by multiple loci. Nat Publ Gr [Internet]. Nature Publishing Group; 2017;49:842–7. Available from: http://dx.doi.org/10.1038/ng.3855</w:t>
      </w:r>
    </w:p>
    <w:p w14:paraId="65FCBD9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0. </w:t>
      </w:r>
      <w:r w:rsidRPr="00980A1E">
        <w:rPr>
          <w:rFonts w:ascii="Calibri" w:eastAsia="Times New Roman" w:hAnsi="Calibri" w:cs="Times New Roman"/>
          <w:noProof/>
        </w:rPr>
        <w:tab/>
        <w:t>Burke SJ, Batdorf HM, Eder AE, Karlstad MD, Burk DH, Noland RC, Floyd ZE, Collier JJ. Oral Corticosterone Administration Reduces Insulitis but Promotes Insulin Resistance and Hyperglycemia in Male Nonobese Diabetic Mice. Am J Pathol [Internet]. American Society for Investigative Pathology; 2017;187:614–26. Available from: http://dx.doi.org/10.1016/j.ajpath.2016.11.009</w:t>
      </w:r>
    </w:p>
    <w:p w14:paraId="2C02EC4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1. </w:t>
      </w:r>
      <w:r w:rsidRPr="00980A1E">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072F3B2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2. </w:t>
      </w:r>
      <w:r w:rsidRPr="00980A1E">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39FC4AF0"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3. </w:t>
      </w:r>
      <w:r w:rsidRPr="00980A1E">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1ED3ACE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4. </w:t>
      </w:r>
      <w:r w:rsidRPr="00980A1E">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399C2FD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5. </w:t>
      </w:r>
      <w:r w:rsidRPr="00980A1E">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37E35D5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6. </w:t>
      </w:r>
      <w:r w:rsidRPr="00980A1E">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880821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7. </w:t>
      </w:r>
      <w:r w:rsidRPr="00980A1E">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650C4C2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8. </w:t>
      </w:r>
      <w:r w:rsidRPr="00980A1E">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23D26829"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9. </w:t>
      </w:r>
      <w:r w:rsidRPr="00980A1E">
        <w:rPr>
          <w:rFonts w:ascii="Calibri" w:eastAsia="Times New Roman" w:hAnsi="Calibri" w:cs="Times New Roman"/>
          <w:noProof/>
        </w:rPr>
        <w:tab/>
        <w:t xml:space="preserve">Serr J, Suh Y, Lee K. Acute Up-Regulation of Adipose Triglyceride Lipase and Release of Non-Esterified Fatty Acids by Dexamethasone in Chicken Adipose Tissue. 2011;813–20. </w:t>
      </w:r>
    </w:p>
    <w:p w14:paraId="59F2A743" w14:textId="77777777" w:rsidR="00980A1E" w:rsidRPr="00980A1E" w:rsidRDefault="00980A1E" w:rsidP="00980A1E">
      <w:pPr>
        <w:widowControl w:val="0"/>
        <w:autoSpaceDE w:val="0"/>
        <w:autoSpaceDN w:val="0"/>
        <w:adjustRightInd w:val="0"/>
        <w:ind w:left="640" w:hanging="640"/>
        <w:rPr>
          <w:rFonts w:ascii="Calibri" w:hAnsi="Calibri"/>
          <w:noProof/>
        </w:rPr>
      </w:pPr>
      <w:r w:rsidRPr="00980A1E">
        <w:rPr>
          <w:rFonts w:ascii="Calibri" w:eastAsia="Times New Roman" w:hAnsi="Calibri" w:cs="Times New Roman"/>
          <w:noProof/>
        </w:rPr>
        <w:t xml:space="preserve">60. </w:t>
      </w:r>
      <w:r w:rsidRPr="00980A1E">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5E1EC58B" w:rsidR="000A4359" w:rsidRPr="006902F6" w:rsidRDefault="00FA2417" w:rsidP="00980A1E">
      <w:pPr>
        <w:widowControl w:val="0"/>
        <w:autoSpaceDE w:val="0"/>
        <w:autoSpaceDN w:val="0"/>
        <w:adjustRightInd w:val="0"/>
        <w:ind w:left="640" w:hanging="640"/>
        <w:rPr>
          <w:color w:val="000000" w:themeColor="text1"/>
        </w:rPr>
      </w:pPr>
      <w:r w:rsidRPr="006902F6">
        <w:rPr>
          <w:color w:val="000000" w:themeColor="text1"/>
        </w:rPr>
        <w:fldChar w:fldCharType="end"/>
      </w:r>
    </w:p>
    <w:sectPr w:rsidR="000A4359" w:rsidRPr="006902F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Nhu Quynh Tran" w:date="2017-08-20T16:37:00Z" w:initials="NQ">
    <w:p w14:paraId="318327CF" w14:textId="3C0C33B3" w:rsidR="006E71BA" w:rsidRDefault="006E71BA">
      <w:pPr>
        <w:pStyle w:val="CommentText"/>
      </w:pPr>
      <w:r>
        <w:rPr>
          <w:rStyle w:val="CommentReference"/>
        </w:rPr>
        <w:annotationRef/>
      </w:r>
      <w:r>
        <w:t>If we have more than 2 groups (Figure 4 A, B, C, we need to perform Tukey’s HSD or Dunn test. These tests control for the family wise error rate (FWER).</w:t>
      </w:r>
    </w:p>
    <w:p w14:paraId="70A0B37B" w14:textId="77777777" w:rsidR="006E71BA" w:rsidRDefault="006E71BA">
      <w:pPr>
        <w:pStyle w:val="CommentText"/>
      </w:pPr>
    </w:p>
    <w:p w14:paraId="3BB22049" w14:textId="584F720B" w:rsidR="006E71BA" w:rsidRDefault="006E71BA">
      <w:pPr>
        <w:pStyle w:val="CommentText"/>
      </w:pPr>
      <w:r>
        <w:t xml:space="preserve">Usually, post-hoc test for ANOVA is Tukey’s HSD test. Dunn test is a non-parametric procedure with BH control. We can use the package </w:t>
      </w:r>
      <w:proofErr w:type="spellStart"/>
      <w:r>
        <w:t>dunn.test</w:t>
      </w:r>
      <w:proofErr w:type="spellEnd"/>
      <w:r>
        <w:t xml:space="preserve"> in R.</w:t>
      </w:r>
    </w:p>
  </w:comment>
  <w:comment w:id="1" w:author="Nhu Quynh Tran" w:date="2017-08-20T16:43:00Z" w:initials="NQ">
    <w:p w14:paraId="45E43BE8" w14:textId="123F6CDE" w:rsidR="006E71BA" w:rsidRDefault="006E71BA">
      <w:pPr>
        <w:pStyle w:val="CommentText"/>
      </w:pPr>
      <w:r>
        <w:rPr>
          <w:rStyle w:val="CommentReference"/>
        </w:rPr>
        <w:annotationRef/>
      </w:r>
      <w:r>
        <w:t xml:space="preserve">Did we control for FWER? How many tests were actually performed? If the interaction was significant, we would have 6 pairwise comparisons. </w:t>
      </w:r>
    </w:p>
  </w:comment>
  <w:comment w:id="3" w:author="Erin Stephenson" w:date="2017-08-19T14:23:00Z" w:initials="ES">
    <w:p w14:paraId="72A5E725" w14:textId="77777777" w:rsidR="006E71BA" w:rsidRDefault="006E71BA">
      <w:pPr>
        <w:pStyle w:val="CommentText"/>
      </w:pPr>
      <w:bookmarkStart w:id="5" w:name="_GoBack"/>
      <w:bookmarkEnd w:id="5"/>
      <w:r>
        <w:rPr>
          <w:rStyle w:val="CommentReference"/>
        </w:rPr>
        <w:annotationRef/>
      </w:r>
      <w:r>
        <w:t>I am not sure this makes sense. You might consider rephrasing</w:t>
      </w:r>
    </w:p>
    <w:p w14:paraId="4C706A6D" w14:textId="61A1675B" w:rsidR="006E71BA" w:rsidRDefault="006E71BA">
      <w:pPr>
        <w:pStyle w:val="CommentText"/>
      </w:pPr>
    </w:p>
  </w:comment>
  <w:comment w:id="4" w:author="Microsoft Office User" w:date="2017-09-04T14:49:00Z" w:initials="Office">
    <w:p w14:paraId="0E9CC45A" w14:textId="6C466092" w:rsidR="006E71BA" w:rsidRDefault="006E71BA">
      <w:pPr>
        <w:pStyle w:val="CommentText"/>
      </w:pPr>
      <w:r>
        <w:rPr>
          <w:rStyle w:val="CommentReference"/>
        </w:rPr>
        <w:annotationRef/>
      </w:r>
      <w:r>
        <w:t>Dave, I had the higher waist circumference in there originally, I guess it was removed at some level of the editing process. Does this make more sense if I include?</w:t>
      </w:r>
    </w:p>
    <w:p w14:paraId="1331E268" w14:textId="77777777" w:rsidR="006E71BA" w:rsidRDefault="006E71BA">
      <w:pPr>
        <w:pStyle w:val="CommentText"/>
      </w:pPr>
    </w:p>
    <w:p w14:paraId="7BC76DF8" w14:textId="3B95E0E2" w:rsidR="006E71BA" w:rsidRDefault="006E71BA">
      <w:pPr>
        <w:pStyle w:val="CommentText"/>
      </w:pPr>
      <w:r>
        <w:t>I think these are important links to make but I want it to flow make sense why they are being made to the reade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B22049" w15:done="0"/>
  <w15:commentEx w15:paraId="45E43BE8" w15:done="0"/>
  <w15:commentEx w15:paraId="4C706A6D" w15:done="0"/>
  <w15:commentEx w15:paraId="7BC76DF8" w15:paraIdParent="4C706A6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Erin Stephenson">
    <w15:presenceInfo w15:providerId="None" w15:userId="Erin Stephe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20C5"/>
    <w:rsid w:val="000C2D45"/>
    <w:rsid w:val="000C36A0"/>
    <w:rsid w:val="000C3B57"/>
    <w:rsid w:val="000C560C"/>
    <w:rsid w:val="000C6027"/>
    <w:rsid w:val="000C6E46"/>
    <w:rsid w:val="000C77FD"/>
    <w:rsid w:val="000D02A2"/>
    <w:rsid w:val="000D0E93"/>
    <w:rsid w:val="000D47AD"/>
    <w:rsid w:val="000D5336"/>
    <w:rsid w:val="000D578C"/>
    <w:rsid w:val="000D7AA7"/>
    <w:rsid w:val="000E1E09"/>
    <w:rsid w:val="000E34CD"/>
    <w:rsid w:val="000E42FD"/>
    <w:rsid w:val="000E44CB"/>
    <w:rsid w:val="000E5562"/>
    <w:rsid w:val="000E64CC"/>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52AC"/>
    <w:rsid w:val="00105966"/>
    <w:rsid w:val="00105F63"/>
    <w:rsid w:val="00107E28"/>
    <w:rsid w:val="00110139"/>
    <w:rsid w:val="0011098A"/>
    <w:rsid w:val="00110C67"/>
    <w:rsid w:val="0011365C"/>
    <w:rsid w:val="00114910"/>
    <w:rsid w:val="001157A4"/>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1082"/>
    <w:rsid w:val="00163A9C"/>
    <w:rsid w:val="00166860"/>
    <w:rsid w:val="001669B6"/>
    <w:rsid w:val="00171C95"/>
    <w:rsid w:val="00171F73"/>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A055D"/>
    <w:rsid w:val="001A4D05"/>
    <w:rsid w:val="001B175D"/>
    <w:rsid w:val="001B47E2"/>
    <w:rsid w:val="001B708C"/>
    <w:rsid w:val="001B7499"/>
    <w:rsid w:val="001C22CC"/>
    <w:rsid w:val="001C3F28"/>
    <w:rsid w:val="001C4119"/>
    <w:rsid w:val="001C4E38"/>
    <w:rsid w:val="001C4F76"/>
    <w:rsid w:val="001C7036"/>
    <w:rsid w:val="001D16EF"/>
    <w:rsid w:val="001D224D"/>
    <w:rsid w:val="001D4232"/>
    <w:rsid w:val="001D522A"/>
    <w:rsid w:val="001D5F06"/>
    <w:rsid w:val="001E3373"/>
    <w:rsid w:val="001E37D2"/>
    <w:rsid w:val="001E38F5"/>
    <w:rsid w:val="001E535C"/>
    <w:rsid w:val="001E582E"/>
    <w:rsid w:val="001E667A"/>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41A8"/>
    <w:rsid w:val="002B5DCB"/>
    <w:rsid w:val="002B657C"/>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B8"/>
    <w:rsid w:val="00301771"/>
    <w:rsid w:val="00302276"/>
    <w:rsid w:val="00305AF5"/>
    <w:rsid w:val="00305E69"/>
    <w:rsid w:val="00306B3E"/>
    <w:rsid w:val="00310724"/>
    <w:rsid w:val="0031165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2F"/>
    <w:rsid w:val="00390987"/>
    <w:rsid w:val="003939CA"/>
    <w:rsid w:val="003974C0"/>
    <w:rsid w:val="00397C20"/>
    <w:rsid w:val="003A151A"/>
    <w:rsid w:val="003A1715"/>
    <w:rsid w:val="003A1DC0"/>
    <w:rsid w:val="003A23D7"/>
    <w:rsid w:val="003A266B"/>
    <w:rsid w:val="003A2FE4"/>
    <w:rsid w:val="003A3404"/>
    <w:rsid w:val="003A3818"/>
    <w:rsid w:val="003A4693"/>
    <w:rsid w:val="003A5D40"/>
    <w:rsid w:val="003A5F27"/>
    <w:rsid w:val="003A6439"/>
    <w:rsid w:val="003A6B88"/>
    <w:rsid w:val="003B2D7B"/>
    <w:rsid w:val="003B435C"/>
    <w:rsid w:val="003B590B"/>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403442"/>
    <w:rsid w:val="00404C1E"/>
    <w:rsid w:val="00405122"/>
    <w:rsid w:val="004124D5"/>
    <w:rsid w:val="004205E6"/>
    <w:rsid w:val="00420BAA"/>
    <w:rsid w:val="0042409F"/>
    <w:rsid w:val="004255D4"/>
    <w:rsid w:val="004321B5"/>
    <w:rsid w:val="004329A2"/>
    <w:rsid w:val="00432F8B"/>
    <w:rsid w:val="00436127"/>
    <w:rsid w:val="004365F5"/>
    <w:rsid w:val="004405D4"/>
    <w:rsid w:val="00442BC1"/>
    <w:rsid w:val="0045045C"/>
    <w:rsid w:val="00450B3C"/>
    <w:rsid w:val="004512A8"/>
    <w:rsid w:val="00453B86"/>
    <w:rsid w:val="00454CA3"/>
    <w:rsid w:val="00456F44"/>
    <w:rsid w:val="004574B3"/>
    <w:rsid w:val="00461855"/>
    <w:rsid w:val="00461C26"/>
    <w:rsid w:val="0046570A"/>
    <w:rsid w:val="00467863"/>
    <w:rsid w:val="00471634"/>
    <w:rsid w:val="00472259"/>
    <w:rsid w:val="00472706"/>
    <w:rsid w:val="00472CEF"/>
    <w:rsid w:val="004763F1"/>
    <w:rsid w:val="00480A0E"/>
    <w:rsid w:val="00480B27"/>
    <w:rsid w:val="004810EC"/>
    <w:rsid w:val="004817F3"/>
    <w:rsid w:val="00481EB2"/>
    <w:rsid w:val="00485915"/>
    <w:rsid w:val="0048623D"/>
    <w:rsid w:val="00486FEB"/>
    <w:rsid w:val="00487B74"/>
    <w:rsid w:val="00490E90"/>
    <w:rsid w:val="00491EA8"/>
    <w:rsid w:val="004924C0"/>
    <w:rsid w:val="004953F6"/>
    <w:rsid w:val="00497500"/>
    <w:rsid w:val="00497CD5"/>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6DA6"/>
    <w:rsid w:val="005479F4"/>
    <w:rsid w:val="00553155"/>
    <w:rsid w:val="00562E5E"/>
    <w:rsid w:val="005647A8"/>
    <w:rsid w:val="00566E30"/>
    <w:rsid w:val="00567887"/>
    <w:rsid w:val="0057116C"/>
    <w:rsid w:val="005727CB"/>
    <w:rsid w:val="00575375"/>
    <w:rsid w:val="005801D2"/>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70A5"/>
    <w:rsid w:val="005F7122"/>
    <w:rsid w:val="00600D9E"/>
    <w:rsid w:val="0060130F"/>
    <w:rsid w:val="00603402"/>
    <w:rsid w:val="00605595"/>
    <w:rsid w:val="006066A2"/>
    <w:rsid w:val="0060766B"/>
    <w:rsid w:val="0060769C"/>
    <w:rsid w:val="00612CE6"/>
    <w:rsid w:val="006139F2"/>
    <w:rsid w:val="00614256"/>
    <w:rsid w:val="00615871"/>
    <w:rsid w:val="006179AE"/>
    <w:rsid w:val="0062058E"/>
    <w:rsid w:val="00620647"/>
    <w:rsid w:val="00621EDB"/>
    <w:rsid w:val="006223BB"/>
    <w:rsid w:val="0062315D"/>
    <w:rsid w:val="00624A74"/>
    <w:rsid w:val="00627CF3"/>
    <w:rsid w:val="0063077D"/>
    <w:rsid w:val="0063145C"/>
    <w:rsid w:val="006322C2"/>
    <w:rsid w:val="00632E3F"/>
    <w:rsid w:val="00633BB2"/>
    <w:rsid w:val="006347AE"/>
    <w:rsid w:val="00637B3B"/>
    <w:rsid w:val="00637F63"/>
    <w:rsid w:val="0064019A"/>
    <w:rsid w:val="0064248A"/>
    <w:rsid w:val="00642BDD"/>
    <w:rsid w:val="0064405D"/>
    <w:rsid w:val="006526D2"/>
    <w:rsid w:val="006531C6"/>
    <w:rsid w:val="00656284"/>
    <w:rsid w:val="00656421"/>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86A"/>
    <w:rsid w:val="00702B59"/>
    <w:rsid w:val="00703169"/>
    <w:rsid w:val="00706144"/>
    <w:rsid w:val="007069CE"/>
    <w:rsid w:val="00711CDF"/>
    <w:rsid w:val="007126DC"/>
    <w:rsid w:val="00712BC9"/>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1CFD"/>
    <w:rsid w:val="0075740D"/>
    <w:rsid w:val="007575E6"/>
    <w:rsid w:val="00760D9B"/>
    <w:rsid w:val="007637C8"/>
    <w:rsid w:val="00764F12"/>
    <w:rsid w:val="0077103B"/>
    <w:rsid w:val="007724A7"/>
    <w:rsid w:val="0077356E"/>
    <w:rsid w:val="00776554"/>
    <w:rsid w:val="00776581"/>
    <w:rsid w:val="0078016F"/>
    <w:rsid w:val="0078214E"/>
    <w:rsid w:val="00782CCB"/>
    <w:rsid w:val="007838C8"/>
    <w:rsid w:val="007849A7"/>
    <w:rsid w:val="0078545C"/>
    <w:rsid w:val="00787132"/>
    <w:rsid w:val="007925ED"/>
    <w:rsid w:val="0079356A"/>
    <w:rsid w:val="007937AB"/>
    <w:rsid w:val="00793930"/>
    <w:rsid w:val="00793D2F"/>
    <w:rsid w:val="00794B8D"/>
    <w:rsid w:val="007978A8"/>
    <w:rsid w:val="007A03AD"/>
    <w:rsid w:val="007A1966"/>
    <w:rsid w:val="007A2749"/>
    <w:rsid w:val="007A487B"/>
    <w:rsid w:val="007A58EB"/>
    <w:rsid w:val="007A6CC9"/>
    <w:rsid w:val="007A6CF1"/>
    <w:rsid w:val="007A789E"/>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A59"/>
    <w:rsid w:val="008070E2"/>
    <w:rsid w:val="00807CEF"/>
    <w:rsid w:val="00811966"/>
    <w:rsid w:val="00813742"/>
    <w:rsid w:val="008143F2"/>
    <w:rsid w:val="00822ACC"/>
    <w:rsid w:val="0082442E"/>
    <w:rsid w:val="00824C9D"/>
    <w:rsid w:val="00824F44"/>
    <w:rsid w:val="008254B0"/>
    <w:rsid w:val="00827CC4"/>
    <w:rsid w:val="00830364"/>
    <w:rsid w:val="00830B0C"/>
    <w:rsid w:val="00831691"/>
    <w:rsid w:val="00831CC3"/>
    <w:rsid w:val="00832CF5"/>
    <w:rsid w:val="00833589"/>
    <w:rsid w:val="00833B9D"/>
    <w:rsid w:val="00834FC4"/>
    <w:rsid w:val="00836173"/>
    <w:rsid w:val="00836B52"/>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4EA2"/>
    <w:rsid w:val="008655DB"/>
    <w:rsid w:val="00867D65"/>
    <w:rsid w:val="008720CF"/>
    <w:rsid w:val="00873530"/>
    <w:rsid w:val="00873DCF"/>
    <w:rsid w:val="008743C7"/>
    <w:rsid w:val="0087544B"/>
    <w:rsid w:val="00875A27"/>
    <w:rsid w:val="00877762"/>
    <w:rsid w:val="0088114F"/>
    <w:rsid w:val="00881ECD"/>
    <w:rsid w:val="00883597"/>
    <w:rsid w:val="00883A07"/>
    <w:rsid w:val="0088611F"/>
    <w:rsid w:val="00887944"/>
    <w:rsid w:val="00891630"/>
    <w:rsid w:val="008943A7"/>
    <w:rsid w:val="00895D92"/>
    <w:rsid w:val="008A2638"/>
    <w:rsid w:val="008A2DC1"/>
    <w:rsid w:val="008A4288"/>
    <w:rsid w:val="008A5431"/>
    <w:rsid w:val="008B6CAB"/>
    <w:rsid w:val="008B71EA"/>
    <w:rsid w:val="008B7F23"/>
    <w:rsid w:val="008C3E9A"/>
    <w:rsid w:val="008C41F3"/>
    <w:rsid w:val="008D3DC3"/>
    <w:rsid w:val="008D6B15"/>
    <w:rsid w:val="008E232E"/>
    <w:rsid w:val="008E2917"/>
    <w:rsid w:val="008E3983"/>
    <w:rsid w:val="008F1032"/>
    <w:rsid w:val="008F39C5"/>
    <w:rsid w:val="008F6355"/>
    <w:rsid w:val="00900242"/>
    <w:rsid w:val="00900B8C"/>
    <w:rsid w:val="00902E88"/>
    <w:rsid w:val="00903291"/>
    <w:rsid w:val="009055D7"/>
    <w:rsid w:val="009115EE"/>
    <w:rsid w:val="00914AF8"/>
    <w:rsid w:val="00914D17"/>
    <w:rsid w:val="00915C5C"/>
    <w:rsid w:val="00916395"/>
    <w:rsid w:val="00916A30"/>
    <w:rsid w:val="00922899"/>
    <w:rsid w:val="009240AB"/>
    <w:rsid w:val="00924AB8"/>
    <w:rsid w:val="00925F4F"/>
    <w:rsid w:val="0093161D"/>
    <w:rsid w:val="009328A5"/>
    <w:rsid w:val="00935654"/>
    <w:rsid w:val="0094028A"/>
    <w:rsid w:val="009402FD"/>
    <w:rsid w:val="00944696"/>
    <w:rsid w:val="00945214"/>
    <w:rsid w:val="00946384"/>
    <w:rsid w:val="0095015B"/>
    <w:rsid w:val="0095154D"/>
    <w:rsid w:val="00952BDA"/>
    <w:rsid w:val="00954EF7"/>
    <w:rsid w:val="00956EEA"/>
    <w:rsid w:val="00960D10"/>
    <w:rsid w:val="00963BC7"/>
    <w:rsid w:val="0096431C"/>
    <w:rsid w:val="00964FE1"/>
    <w:rsid w:val="00966BFA"/>
    <w:rsid w:val="009672A8"/>
    <w:rsid w:val="009706A0"/>
    <w:rsid w:val="00970F9D"/>
    <w:rsid w:val="009714AF"/>
    <w:rsid w:val="0097462F"/>
    <w:rsid w:val="00976FAB"/>
    <w:rsid w:val="0097704B"/>
    <w:rsid w:val="0097721A"/>
    <w:rsid w:val="009774BB"/>
    <w:rsid w:val="00980A1E"/>
    <w:rsid w:val="00982B9A"/>
    <w:rsid w:val="0098301F"/>
    <w:rsid w:val="009846E2"/>
    <w:rsid w:val="00990237"/>
    <w:rsid w:val="00990F5E"/>
    <w:rsid w:val="00993BF0"/>
    <w:rsid w:val="00995D4C"/>
    <w:rsid w:val="009975FB"/>
    <w:rsid w:val="009A2D69"/>
    <w:rsid w:val="009B1258"/>
    <w:rsid w:val="009B18AB"/>
    <w:rsid w:val="009B558D"/>
    <w:rsid w:val="009B5F06"/>
    <w:rsid w:val="009B6BCE"/>
    <w:rsid w:val="009C06B4"/>
    <w:rsid w:val="009C0FE5"/>
    <w:rsid w:val="009C4477"/>
    <w:rsid w:val="009C4CFA"/>
    <w:rsid w:val="009C5643"/>
    <w:rsid w:val="009C5B00"/>
    <w:rsid w:val="009D0623"/>
    <w:rsid w:val="009D142B"/>
    <w:rsid w:val="009D1C59"/>
    <w:rsid w:val="009D230D"/>
    <w:rsid w:val="009D3CB8"/>
    <w:rsid w:val="009D4848"/>
    <w:rsid w:val="009D491B"/>
    <w:rsid w:val="009D4F4B"/>
    <w:rsid w:val="009E06A7"/>
    <w:rsid w:val="009E166C"/>
    <w:rsid w:val="009E2596"/>
    <w:rsid w:val="009E542F"/>
    <w:rsid w:val="009E5B00"/>
    <w:rsid w:val="009F020A"/>
    <w:rsid w:val="009F043D"/>
    <w:rsid w:val="009F155F"/>
    <w:rsid w:val="009F238C"/>
    <w:rsid w:val="009F4B82"/>
    <w:rsid w:val="009F7DBE"/>
    <w:rsid w:val="00A04798"/>
    <w:rsid w:val="00A052C7"/>
    <w:rsid w:val="00A05922"/>
    <w:rsid w:val="00A06883"/>
    <w:rsid w:val="00A06D11"/>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D19"/>
    <w:rsid w:val="00A31A46"/>
    <w:rsid w:val="00A32378"/>
    <w:rsid w:val="00A328CA"/>
    <w:rsid w:val="00A32C48"/>
    <w:rsid w:val="00A3343F"/>
    <w:rsid w:val="00A346DE"/>
    <w:rsid w:val="00A41E22"/>
    <w:rsid w:val="00A42C45"/>
    <w:rsid w:val="00A43963"/>
    <w:rsid w:val="00A4746A"/>
    <w:rsid w:val="00A512EC"/>
    <w:rsid w:val="00A51C76"/>
    <w:rsid w:val="00A61718"/>
    <w:rsid w:val="00A61850"/>
    <w:rsid w:val="00A621EB"/>
    <w:rsid w:val="00A6431D"/>
    <w:rsid w:val="00A6710F"/>
    <w:rsid w:val="00A7248A"/>
    <w:rsid w:val="00A7294B"/>
    <w:rsid w:val="00A73F99"/>
    <w:rsid w:val="00A7582B"/>
    <w:rsid w:val="00A7765F"/>
    <w:rsid w:val="00A778B2"/>
    <w:rsid w:val="00A80864"/>
    <w:rsid w:val="00A810A9"/>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2A62"/>
    <w:rsid w:val="00B04166"/>
    <w:rsid w:val="00B05BA1"/>
    <w:rsid w:val="00B06214"/>
    <w:rsid w:val="00B06A76"/>
    <w:rsid w:val="00B0745B"/>
    <w:rsid w:val="00B106A3"/>
    <w:rsid w:val="00B12159"/>
    <w:rsid w:val="00B170D5"/>
    <w:rsid w:val="00B211F2"/>
    <w:rsid w:val="00B21E33"/>
    <w:rsid w:val="00B2448B"/>
    <w:rsid w:val="00B2460D"/>
    <w:rsid w:val="00B25F58"/>
    <w:rsid w:val="00B32428"/>
    <w:rsid w:val="00B32E07"/>
    <w:rsid w:val="00B333CF"/>
    <w:rsid w:val="00B3347B"/>
    <w:rsid w:val="00B34443"/>
    <w:rsid w:val="00B34566"/>
    <w:rsid w:val="00B3692D"/>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30F"/>
    <w:rsid w:val="00B80ED3"/>
    <w:rsid w:val="00B82C78"/>
    <w:rsid w:val="00B83305"/>
    <w:rsid w:val="00B835BC"/>
    <w:rsid w:val="00B84CE7"/>
    <w:rsid w:val="00B8773B"/>
    <w:rsid w:val="00B87A01"/>
    <w:rsid w:val="00B87B8B"/>
    <w:rsid w:val="00B90019"/>
    <w:rsid w:val="00B900CB"/>
    <w:rsid w:val="00B90861"/>
    <w:rsid w:val="00B90F75"/>
    <w:rsid w:val="00B928EF"/>
    <w:rsid w:val="00B92BA0"/>
    <w:rsid w:val="00B92FF3"/>
    <w:rsid w:val="00B93D95"/>
    <w:rsid w:val="00B93FB7"/>
    <w:rsid w:val="00B95085"/>
    <w:rsid w:val="00B96BDB"/>
    <w:rsid w:val="00B97DA4"/>
    <w:rsid w:val="00B97F49"/>
    <w:rsid w:val="00BA1028"/>
    <w:rsid w:val="00BA16F5"/>
    <w:rsid w:val="00BA2136"/>
    <w:rsid w:val="00BA5577"/>
    <w:rsid w:val="00BA670F"/>
    <w:rsid w:val="00BA7708"/>
    <w:rsid w:val="00BB3D94"/>
    <w:rsid w:val="00BB3E98"/>
    <w:rsid w:val="00BB49E1"/>
    <w:rsid w:val="00BB4EFB"/>
    <w:rsid w:val="00BC0504"/>
    <w:rsid w:val="00BC08E9"/>
    <w:rsid w:val="00BC1E1F"/>
    <w:rsid w:val="00BD2B9E"/>
    <w:rsid w:val="00BD3767"/>
    <w:rsid w:val="00BD529C"/>
    <w:rsid w:val="00BD550C"/>
    <w:rsid w:val="00BD56C3"/>
    <w:rsid w:val="00BD6ED7"/>
    <w:rsid w:val="00BE2B3F"/>
    <w:rsid w:val="00BE407E"/>
    <w:rsid w:val="00BE5239"/>
    <w:rsid w:val="00BF0EAB"/>
    <w:rsid w:val="00BF3286"/>
    <w:rsid w:val="00BF4435"/>
    <w:rsid w:val="00BF554F"/>
    <w:rsid w:val="00C01656"/>
    <w:rsid w:val="00C05811"/>
    <w:rsid w:val="00C06BC3"/>
    <w:rsid w:val="00C073C8"/>
    <w:rsid w:val="00C10BCE"/>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D11DF"/>
    <w:rsid w:val="00CD1457"/>
    <w:rsid w:val="00CD3448"/>
    <w:rsid w:val="00CD3990"/>
    <w:rsid w:val="00CD611F"/>
    <w:rsid w:val="00CD6325"/>
    <w:rsid w:val="00CD6CE7"/>
    <w:rsid w:val="00CE2539"/>
    <w:rsid w:val="00CE26FC"/>
    <w:rsid w:val="00CE75F3"/>
    <w:rsid w:val="00CE7C8E"/>
    <w:rsid w:val="00CF053C"/>
    <w:rsid w:val="00CF17E0"/>
    <w:rsid w:val="00CF1D25"/>
    <w:rsid w:val="00CF4595"/>
    <w:rsid w:val="00CF4D79"/>
    <w:rsid w:val="00CF5691"/>
    <w:rsid w:val="00CF5A89"/>
    <w:rsid w:val="00CF7C3D"/>
    <w:rsid w:val="00D00E7A"/>
    <w:rsid w:val="00D0110F"/>
    <w:rsid w:val="00D02AAC"/>
    <w:rsid w:val="00D02E18"/>
    <w:rsid w:val="00D03BDE"/>
    <w:rsid w:val="00D0401E"/>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5F05"/>
    <w:rsid w:val="00D26519"/>
    <w:rsid w:val="00D30A23"/>
    <w:rsid w:val="00D3156D"/>
    <w:rsid w:val="00D3224A"/>
    <w:rsid w:val="00D32519"/>
    <w:rsid w:val="00D35CB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1DBB"/>
    <w:rsid w:val="00D72050"/>
    <w:rsid w:val="00D7226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D0073"/>
    <w:rsid w:val="00DD385B"/>
    <w:rsid w:val="00DD413F"/>
    <w:rsid w:val="00DD4CD8"/>
    <w:rsid w:val="00DD6FC3"/>
    <w:rsid w:val="00DD7567"/>
    <w:rsid w:val="00DD765C"/>
    <w:rsid w:val="00DE6D0B"/>
    <w:rsid w:val="00DE6E98"/>
    <w:rsid w:val="00DF0102"/>
    <w:rsid w:val="00DF2698"/>
    <w:rsid w:val="00DF2F08"/>
    <w:rsid w:val="00DF4988"/>
    <w:rsid w:val="00DF74CC"/>
    <w:rsid w:val="00DF7C56"/>
    <w:rsid w:val="00E00031"/>
    <w:rsid w:val="00E00C8F"/>
    <w:rsid w:val="00E04266"/>
    <w:rsid w:val="00E046CC"/>
    <w:rsid w:val="00E04A5F"/>
    <w:rsid w:val="00E04DCA"/>
    <w:rsid w:val="00E0792E"/>
    <w:rsid w:val="00E108C4"/>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2A3E"/>
    <w:rsid w:val="00EC55B9"/>
    <w:rsid w:val="00EC5E9F"/>
    <w:rsid w:val="00EC71DC"/>
    <w:rsid w:val="00ED107C"/>
    <w:rsid w:val="00ED3AC5"/>
    <w:rsid w:val="00ED441B"/>
    <w:rsid w:val="00ED5214"/>
    <w:rsid w:val="00ED5C81"/>
    <w:rsid w:val="00ED6F6A"/>
    <w:rsid w:val="00EE1127"/>
    <w:rsid w:val="00EE1777"/>
    <w:rsid w:val="00EE3BB3"/>
    <w:rsid w:val="00EE4830"/>
    <w:rsid w:val="00EE515D"/>
    <w:rsid w:val="00EE73D6"/>
    <w:rsid w:val="00EF0E90"/>
    <w:rsid w:val="00EF271E"/>
    <w:rsid w:val="00EF447C"/>
    <w:rsid w:val="00EF4EEC"/>
    <w:rsid w:val="00EF55F2"/>
    <w:rsid w:val="00EF6140"/>
    <w:rsid w:val="00F0055B"/>
    <w:rsid w:val="00F01E1C"/>
    <w:rsid w:val="00F01E9C"/>
    <w:rsid w:val="00F020DB"/>
    <w:rsid w:val="00F0261F"/>
    <w:rsid w:val="00F04050"/>
    <w:rsid w:val="00F064C8"/>
    <w:rsid w:val="00F07368"/>
    <w:rsid w:val="00F07449"/>
    <w:rsid w:val="00F10918"/>
    <w:rsid w:val="00F1140F"/>
    <w:rsid w:val="00F164E7"/>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803F4"/>
    <w:rsid w:val="00F80521"/>
    <w:rsid w:val="00F80BE0"/>
    <w:rsid w:val="00F829F8"/>
    <w:rsid w:val="00F83C7A"/>
    <w:rsid w:val="00F83E6F"/>
    <w:rsid w:val="00F845D0"/>
    <w:rsid w:val="00F90038"/>
    <w:rsid w:val="00F93630"/>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33C"/>
    <w:rsid w:val="00FC52B8"/>
    <w:rsid w:val="00FC6092"/>
    <w:rsid w:val="00FC60C5"/>
    <w:rsid w:val="00FD36B7"/>
    <w:rsid w:val="00FD4A44"/>
    <w:rsid w:val="00FD562C"/>
    <w:rsid w:val="00FD7752"/>
    <w:rsid w:val="00FE028B"/>
    <w:rsid w:val="00FE0E01"/>
    <w:rsid w:val="00FE35A0"/>
    <w:rsid w:val="00FE40FF"/>
    <w:rsid w:val="00FE4D5F"/>
    <w:rsid w:val="00FE61D7"/>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70C89D-C27F-8145-875D-E9BE8C3EE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TotalTime>
  <Pages>14</Pages>
  <Words>33164</Words>
  <Characters>189038</Characters>
  <Application>Microsoft Macintosh Word</Application>
  <DocSecurity>0</DocSecurity>
  <Lines>1575</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7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137</cp:revision>
  <dcterms:created xsi:type="dcterms:W3CDTF">2017-08-21T12:00:00Z</dcterms:created>
  <dcterms:modified xsi:type="dcterms:W3CDTF">2017-09-04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